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ins w:id="0" w:author="Microsoft Office User" w:date="2018-03-24T14:51:00Z">
        <w:r w:rsidR="00BD7DDD">
          <w:rPr>
            <w:rFonts w:ascii="Arial" w:eastAsia="Times New Roman" w:hAnsi="Arial" w:cs="Arial"/>
            <w:color w:val="222222"/>
            <w:sz w:val="19"/>
            <w:szCs w:val="19"/>
            <w:shd w:val="clear" w:color="auto" w:fill="FFFFFF"/>
          </w:rPr>
          <w:t>,</w:t>
        </w:r>
      </w:ins>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r w:rsidR="00B37BF1">
        <w:rPr>
          <w:rFonts w:ascii="Arial" w:eastAsia="Times New Roman" w:hAnsi="Arial" w:cs="Arial"/>
          <w:color w:val="FF0000"/>
          <w:sz w:val="19"/>
          <w:szCs w:val="19"/>
          <w:shd w:val="clear" w:color="auto" w:fill="FFFFFF"/>
        </w:rPr>
        <w:t>LC-MS</w:t>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35B7F64D" w14:textId="4803F0B8" w:rsidR="001A75B0" w:rsidRDefault="003629DC" w:rsidP="001A75B0">
      <w:pPr>
        <w:ind w:left="720"/>
        <w:rPr>
          <w:ins w:id="1" w:author="Microsoft Office User" w:date="2018-03-24T15:34:00Z"/>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 xml:space="preserve">Methods for </w:t>
      </w:r>
      <w:proofErr w:type="spellStart"/>
      <w:r w:rsidRPr="00750B5E">
        <w:rPr>
          <w:rFonts w:ascii="Arial" w:eastAsia="Times New Roman" w:hAnsi="Arial" w:cs="Arial"/>
          <w:b/>
          <w:color w:val="FF0000"/>
          <w:sz w:val="19"/>
          <w:szCs w:val="19"/>
          <w:shd w:val="clear" w:color="auto" w:fill="FFFFFF"/>
        </w:rPr>
        <w:t>dex</w:t>
      </w:r>
      <w:proofErr w:type="spellEnd"/>
      <w:r w:rsidRPr="00750B5E">
        <w:rPr>
          <w:rFonts w:ascii="Arial" w:eastAsia="Times New Roman" w:hAnsi="Arial" w:cs="Arial"/>
          <w:b/>
          <w:color w:val="FF0000"/>
          <w:sz w:val="19"/>
          <w:szCs w:val="19"/>
          <w:shd w:val="clear" w:color="auto" w:fill="FFFFFF"/>
        </w:rPr>
        <w:t xml:space="preserve"> intake and quantification</w:t>
      </w:r>
      <w:ins w:id="2" w:author="Microsoft Office User" w:date="2018-03-24T15:33:00Z">
        <w:r w:rsidR="001A75B0">
          <w:rPr>
            <w:rFonts w:ascii="Arial" w:eastAsia="Times New Roman" w:hAnsi="Arial" w:cs="Arial"/>
            <w:b/>
            <w:color w:val="FF0000"/>
            <w:sz w:val="19"/>
            <w:szCs w:val="19"/>
            <w:shd w:val="clear" w:color="auto" w:fill="FFFFFF"/>
          </w:rPr>
          <w:t>:</w:t>
        </w:r>
      </w:ins>
    </w:p>
    <w:p w14:paraId="129A97B5" w14:textId="43EB4637" w:rsidR="001A75B0" w:rsidRDefault="00375C86" w:rsidP="001A75B0">
      <w:pPr>
        <w:ind w:left="720"/>
        <w:rPr>
          <w:ins w:id="3" w:author="Microsoft Office User" w:date="2018-03-24T15:33:00Z"/>
          <w:rFonts w:ascii="Arial" w:eastAsia="Times New Roman" w:hAnsi="Arial" w:cs="Arial"/>
          <w:b/>
          <w:color w:val="FF0000"/>
          <w:sz w:val="19"/>
          <w:szCs w:val="19"/>
          <w:shd w:val="clear" w:color="auto" w:fill="FFFFFF"/>
        </w:rPr>
      </w:pPr>
      <w:ins w:id="4" w:author="Microsoft Office User" w:date="2018-03-24T15:52:00Z">
        <w:r>
          <w:rPr>
            <w:rFonts w:ascii="Arial" w:eastAsia="Times New Roman" w:hAnsi="Arial" w:cs="Arial"/>
            <w:b/>
            <w:color w:val="FF0000"/>
            <w:sz w:val="19"/>
            <w:szCs w:val="19"/>
            <w:shd w:val="clear" w:color="auto" w:fill="FFFFFF"/>
          </w:rPr>
          <w:t>Water</w:t>
        </w:r>
      </w:ins>
      <w:ins w:id="5" w:author="Microsoft Office User" w:date="2018-03-24T15:34:00Z">
        <w:r w:rsidR="001A75B0">
          <w:rPr>
            <w:rFonts w:ascii="Arial" w:eastAsia="Times New Roman" w:hAnsi="Arial" w:cs="Arial"/>
            <w:b/>
            <w:color w:val="FF0000"/>
            <w:sz w:val="19"/>
            <w:szCs w:val="19"/>
            <w:shd w:val="clear" w:color="auto" w:fill="FFFFFF"/>
          </w:rPr>
          <w:t xml:space="preserve"> intake</w:t>
        </w:r>
        <w:r w:rsidR="00131ED6">
          <w:rPr>
            <w:rFonts w:ascii="Arial" w:eastAsia="Times New Roman" w:hAnsi="Arial" w:cs="Arial"/>
            <w:b/>
            <w:color w:val="FF0000"/>
            <w:sz w:val="19"/>
            <w:szCs w:val="19"/>
            <w:shd w:val="clear" w:color="auto" w:fill="FFFFFF"/>
          </w:rPr>
          <w:t xml:space="preserve"> was measured</w:t>
        </w:r>
        <w:r w:rsidR="001A75B0">
          <w:rPr>
            <w:rFonts w:ascii="Arial" w:eastAsia="Times New Roman" w:hAnsi="Arial" w:cs="Arial"/>
            <w:b/>
            <w:color w:val="FF0000"/>
            <w:sz w:val="19"/>
            <w:szCs w:val="19"/>
            <w:shd w:val="clear" w:color="auto" w:fill="FFFFFF"/>
          </w:rPr>
          <w:t xml:space="preserve"> weekly </w:t>
        </w:r>
      </w:ins>
      <w:ins w:id="6" w:author="Microsoft Office User" w:date="2018-03-24T15:41:00Z">
        <w:r w:rsidR="00131ED6">
          <w:rPr>
            <w:rFonts w:ascii="Arial" w:eastAsia="Times New Roman" w:hAnsi="Arial" w:cs="Arial"/>
            <w:b/>
            <w:color w:val="FF0000"/>
            <w:sz w:val="19"/>
            <w:szCs w:val="19"/>
            <w:shd w:val="clear" w:color="auto" w:fill="FFFFFF"/>
          </w:rPr>
          <w:t>to determine the</w:t>
        </w:r>
      </w:ins>
      <w:ins w:id="7" w:author="Microsoft Office User" w:date="2018-03-24T15:34:00Z">
        <w:r w:rsidR="001A75B0">
          <w:rPr>
            <w:rFonts w:ascii="Arial" w:eastAsia="Times New Roman" w:hAnsi="Arial" w:cs="Arial"/>
            <w:b/>
            <w:color w:val="FF0000"/>
            <w:sz w:val="19"/>
            <w:szCs w:val="19"/>
            <w:shd w:val="clear" w:color="auto" w:fill="FFFFFF"/>
          </w:rPr>
          <w:t xml:space="preserve"> </w:t>
        </w:r>
      </w:ins>
      <w:ins w:id="8" w:author="Microsoft Office User" w:date="2018-03-24T15:53:00Z">
        <w:r>
          <w:rPr>
            <w:rFonts w:ascii="Arial" w:eastAsia="Times New Roman" w:hAnsi="Arial" w:cs="Arial"/>
            <w:b/>
            <w:color w:val="FF0000"/>
            <w:sz w:val="19"/>
            <w:szCs w:val="19"/>
            <w:shd w:val="clear" w:color="auto" w:fill="FFFFFF"/>
          </w:rPr>
          <w:t>concentrations</w:t>
        </w:r>
      </w:ins>
      <w:ins w:id="9" w:author="Microsoft Office User" w:date="2018-03-24T15:34:00Z">
        <w:r w:rsidR="001A75B0">
          <w:rPr>
            <w:rFonts w:ascii="Arial" w:eastAsia="Times New Roman" w:hAnsi="Arial" w:cs="Arial"/>
            <w:b/>
            <w:color w:val="FF0000"/>
            <w:sz w:val="19"/>
            <w:szCs w:val="19"/>
            <w:shd w:val="clear" w:color="auto" w:fill="FFFFFF"/>
          </w:rPr>
          <w:t xml:space="preserve"> of</w:t>
        </w:r>
      </w:ins>
      <w:ins w:id="10" w:author="Microsoft Office User" w:date="2018-03-24T15:35:00Z">
        <w:r w:rsidR="001A75B0">
          <w:rPr>
            <w:rFonts w:ascii="Arial" w:eastAsia="Times New Roman" w:hAnsi="Arial" w:cs="Arial"/>
            <w:b/>
            <w:color w:val="FF0000"/>
            <w:sz w:val="19"/>
            <w:szCs w:val="19"/>
            <w:shd w:val="clear" w:color="auto" w:fill="FFFFFF"/>
          </w:rPr>
          <w:t xml:space="preserve"> dexamethasone</w:t>
        </w:r>
      </w:ins>
      <w:ins w:id="11" w:author="Microsoft Office User" w:date="2018-03-24T15:34:00Z">
        <w:r w:rsidR="001A75B0">
          <w:rPr>
            <w:rFonts w:ascii="Arial" w:eastAsia="Times New Roman" w:hAnsi="Arial" w:cs="Arial"/>
            <w:b/>
            <w:color w:val="FF0000"/>
            <w:sz w:val="19"/>
            <w:szCs w:val="19"/>
            <w:shd w:val="clear" w:color="auto" w:fill="FFFFFF"/>
          </w:rPr>
          <w:t xml:space="preserve"> consumed </w:t>
        </w:r>
      </w:ins>
      <w:ins w:id="12" w:author="Microsoft Office User" w:date="2018-03-24T15:36:00Z">
        <w:r w:rsidR="001A75B0">
          <w:rPr>
            <w:rFonts w:ascii="Arial" w:eastAsia="Times New Roman" w:hAnsi="Arial" w:cs="Arial"/>
            <w:b/>
            <w:color w:val="FF0000"/>
            <w:sz w:val="19"/>
            <w:szCs w:val="19"/>
            <w:shd w:val="clear" w:color="auto" w:fill="FFFFFF"/>
          </w:rPr>
          <w:t xml:space="preserve">per </w:t>
        </w:r>
      </w:ins>
      <w:ins w:id="13" w:author="Microsoft Office User" w:date="2018-03-24T15:34:00Z">
        <w:r w:rsidR="001A75B0">
          <w:rPr>
            <w:rFonts w:ascii="Arial" w:eastAsia="Times New Roman" w:hAnsi="Arial" w:cs="Arial"/>
            <w:b/>
            <w:color w:val="FF0000"/>
            <w:sz w:val="19"/>
            <w:szCs w:val="19"/>
            <w:shd w:val="clear" w:color="auto" w:fill="FFFFFF"/>
          </w:rPr>
          <w:t>cage</w:t>
        </w:r>
      </w:ins>
      <w:ins w:id="14" w:author="Microsoft Office User" w:date="2018-03-24T15:35:00Z">
        <w:r w:rsidR="001A75B0">
          <w:rPr>
            <w:rFonts w:ascii="Arial" w:eastAsia="Times New Roman" w:hAnsi="Arial" w:cs="Arial"/>
            <w:b/>
            <w:color w:val="FF0000"/>
            <w:sz w:val="19"/>
            <w:szCs w:val="19"/>
            <w:shd w:val="clear" w:color="auto" w:fill="FFFFFF"/>
          </w:rPr>
          <w:t>.</w:t>
        </w:r>
      </w:ins>
      <w:ins w:id="15" w:author="Microsoft Office User" w:date="2018-03-24T15:37:00Z">
        <w:r w:rsidR="00131ED6">
          <w:rPr>
            <w:rFonts w:ascii="Arial" w:eastAsia="Times New Roman" w:hAnsi="Arial" w:cs="Arial"/>
            <w:b/>
            <w:color w:val="FF0000"/>
            <w:sz w:val="19"/>
            <w:szCs w:val="19"/>
            <w:shd w:val="clear" w:color="auto" w:fill="FFFFFF"/>
          </w:rPr>
          <w:t xml:space="preserve"> Average </w:t>
        </w:r>
      </w:ins>
      <w:ins w:id="16" w:author="Microsoft Office User" w:date="2018-03-24T15:53:00Z">
        <w:r>
          <w:rPr>
            <w:rFonts w:ascii="Arial" w:eastAsia="Times New Roman" w:hAnsi="Arial" w:cs="Arial"/>
            <w:b/>
            <w:color w:val="FF0000"/>
            <w:sz w:val="19"/>
            <w:szCs w:val="19"/>
            <w:shd w:val="clear" w:color="auto" w:fill="FFFFFF"/>
          </w:rPr>
          <w:t>concentration</w:t>
        </w:r>
      </w:ins>
      <w:ins w:id="17" w:author="Microsoft Office User" w:date="2018-03-24T15:37:00Z">
        <w:r w:rsidR="00312E52">
          <w:rPr>
            <w:rFonts w:ascii="Arial" w:eastAsia="Times New Roman" w:hAnsi="Arial" w:cs="Arial"/>
            <w:b/>
            <w:color w:val="FF0000"/>
            <w:sz w:val="19"/>
            <w:szCs w:val="19"/>
            <w:shd w:val="clear" w:color="auto" w:fill="FFFFFF"/>
          </w:rPr>
          <w:t xml:space="preserve"> per mouse was estimated</w:t>
        </w:r>
      </w:ins>
      <w:ins w:id="18" w:author="Microsoft Office User" w:date="2018-03-24T15:40:00Z">
        <w:r w:rsidR="00B734D0">
          <w:rPr>
            <w:rFonts w:ascii="Arial" w:eastAsia="Times New Roman" w:hAnsi="Arial" w:cs="Arial"/>
            <w:b/>
            <w:color w:val="FF0000"/>
            <w:sz w:val="19"/>
            <w:szCs w:val="19"/>
            <w:shd w:val="clear" w:color="auto" w:fill="FFFFFF"/>
          </w:rPr>
          <w:t xml:space="preserve"> by</w:t>
        </w:r>
      </w:ins>
      <w:ins w:id="19" w:author="Microsoft Office User" w:date="2018-03-24T15:37:00Z">
        <w:r w:rsidR="00312E52">
          <w:rPr>
            <w:rFonts w:ascii="Arial" w:eastAsia="Times New Roman" w:hAnsi="Arial" w:cs="Arial"/>
            <w:b/>
            <w:color w:val="FF0000"/>
            <w:sz w:val="19"/>
            <w:szCs w:val="19"/>
            <w:shd w:val="clear" w:color="auto" w:fill="FFFFFF"/>
          </w:rPr>
          <w:t xml:space="preserve"> </w:t>
        </w:r>
      </w:ins>
      <w:ins w:id="20" w:author="Microsoft Office User" w:date="2018-03-24T15:39:00Z">
        <w:r w:rsidR="00B734D0">
          <w:rPr>
            <w:rFonts w:ascii="Arial" w:eastAsia="Times New Roman" w:hAnsi="Arial" w:cs="Arial"/>
            <w:b/>
            <w:color w:val="FF0000"/>
            <w:sz w:val="19"/>
            <w:szCs w:val="19"/>
            <w:shd w:val="clear" w:color="auto" w:fill="FFFFFF"/>
          </w:rPr>
          <w:t xml:space="preserve">accounting for number of mice in </w:t>
        </w:r>
      </w:ins>
      <w:ins w:id="21" w:author="Microsoft Office User" w:date="2018-03-24T15:53:00Z">
        <w:r>
          <w:rPr>
            <w:rFonts w:ascii="Arial" w:eastAsia="Times New Roman" w:hAnsi="Arial" w:cs="Arial"/>
            <w:b/>
            <w:color w:val="FF0000"/>
            <w:sz w:val="19"/>
            <w:szCs w:val="19"/>
            <w:shd w:val="clear" w:color="auto" w:fill="FFFFFF"/>
          </w:rPr>
          <w:t>the</w:t>
        </w:r>
      </w:ins>
      <w:ins w:id="22" w:author="Microsoft Office User" w:date="2018-03-24T15:39:00Z">
        <w:r w:rsidR="00B734D0">
          <w:rPr>
            <w:rFonts w:ascii="Arial" w:eastAsia="Times New Roman" w:hAnsi="Arial" w:cs="Arial"/>
            <w:b/>
            <w:color w:val="FF0000"/>
            <w:sz w:val="19"/>
            <w:szCs w:val="19"/>
            <w:shd w:val="clear" w:color="auto" w:fill="FFFFFF"/>
          </w:rPr>
          <w:t xml:space="preserve"> cage.</w:t>
        </w:r>
      </w:ins>
      <w:ins w:id="23" w:author="Microsoft Office User" w:date="2018-03-24T15:42:00Z">
        <w:r w:rsidR="00131ED6">
          <w:rPr>
            <w:rFonts w:ascii="Arial" w:eastAsia="Times New Roman" w:hAnsi="Arial" w:cs="Arial"/>
            <w:b/>
            <w:color w:val="FF0000"/>
            <w:sz w:val="19"/>
            <w:szCs w:val="19"/>
            <w:shd w:val="clear" w:color="auto" w:fill="FFFFFF"/>
          </w:rPr>
          <w:t xml:space="preserve"> </w:t>
        </w:r>
        <w:r w:rsidR="00917DC0">
          <w:rPr>
            <w:rFonts w:ascii="Arial" w:eastAsia="Times New Roman" w:hAnsi="Arial" w:cs="Arial"/>
            <w:b/>
            <w:color w:val="FF0000"/>
            <w:sz w:val="19"/>
            <w:szCs w:val="19"/>
            <w:shd w:val="clear" w:color="auto" w:fill="FFFFFF"/>
          </w:rPr>
          <w:t>Serum from 16 hour fasted mice was</w:t>
        </w:r>
        <w:r w:rsidR="00131ED6">
          <w:rPr>
            <w:rFonts w:ascii="Arial" w:eastAsia="Times New Roman" w:hAnsi="Arial" w:cs="Arial"/>
            <w:b/>
            <w:color w:val="FF0000"/>
            <w:sz w:val="19"/>
            <w:szCs w:val="19"/>
            <w:shd w:val="clear" w:color="auto" w:fill="FFFFFF"/>
          </w:rPr>
          <w:t xml:space="preserve"> acquired prior to euthaniz</w:t>
        </w:r>
      </w:ins>
      <w:ins w:id="24" w:author="Microsoft Office User" w:date="2018-03-24T15:54:00Z">
        <w:r w:rsidR="00917DC0">
          <w:rPr>
            <w:rFonts w:ascii="Arial" w:eastAsia="Times New Roman" w:hAnsi="Arial" w:cs="Arial"/>
            <w:b/>
            <w:color w:val="FF0000"/>
            <w:sz w:val="19"/>
            <w:szCs w:val="19"/>
            <w:shd w:val="clear" w:color="auto" w:fill="FFFFFF"/>
          </w:rPr>
          <w:t>ing</w:t>
        </w:r>
      </w:ins>
      <w:ins w:id="25" w:author="Microsoft Office User" w:date="2018-03-24T15:42:00Z">
        <w:r w:rsidR="00131ED6">
          <w:rPr>
            <w:rFonts w:ascii="Arial" w:eastAsia="Times New Roman" w:hAnsi="Arial" w:cs="Arial"/>
            <w:b/>
            <w:color w:val="FF0000"/>
            <w:sz w:val="19"/>
            <w:szCs w:val="19"/>
            <w:shd w:val="clear" w:color="auto" w:fill="FFFFFF"/>
          </w:rPr>
          <w:t xml:space="preserve"> </w:t>
        </w:r>
      </w:ins>
      <w:ins w:id="26" w:author="Microsoft Office User" w:date="2018-03-24T15:43:00Z">
        <w:r w:rsidR="00917DC0">
          <w:rPr>
            <w:rFonts w:ascii="Arial" w:eastAsia="Times New Roman" w:hAnsi="Arial" w:cs="Arial"/>
            <w:b/>
            <w:color w:val="FF0000"/>
            <w:sz w:val="19"/>
            <w:szCs w:val="19"/>
            <w:shd w:val="clear" w:color="auto" w:fill="FFFFFF"/>
          </w:rPr>
          <w:t>at the end of the study and</w:t>
        </w:r>
        <w:r w:rsidR="00131ED6">
          <w:rPr>
            <w:rFonts w:ascii="Arial" w:eastAsia="Times New Roman" w:hAnsi="Arial" w:cs="Arial"/>
            <w:b/>
            <w:color w:val="FF0000"/>
            <w:sz w:val="19"/>
            <w:szCs w:val="19"/>
            <w:shd w:val="clear" w:color="auto" w:fill="FFFFFF"/>
          </w:rPr>
          <w:t xml:space="preserve"> sent to the </w:t>
        </w:r>
        <w:commentRangeStart w:id="27"/>
        <w:r w:rsidR="00131ED6">
          <w:rPr>
            <w:rFonts w:ascii="Arial" w:eastAsia="Times New Roman" w:hAnsi="Arial" w:cs="Arial"/>
            <w:b/>
            <w:color w:val="FF0000"/>
            <w:sz w:val="19"/>
            <w:szCs w:val="19"/>
            <w:shd w:val="clear" w:color="auto" w:fill="FFFFFF"/>
          </w:rPr>
          <w:t>University of Michigan Pha</w:t>
        </w:r>
      </w:ins>
      <w:ins w:id="28" w:author="Microsoft Office User" w:date="2018-03-24T15:49:00Z">
        <w:r w:rsidR="00925A7D">
          <w:rPr>
            <w:rFonts w:ascii="Arial" w:eastAsia="Times New Roman" w:hAnsi="Arial" w:cs="Arial"/>
            <w:b/>
            <w:color w:val="FF0000"/>
            <w:sz w:val="19"/>
            <w:szCs w:val="19"/>
            <w:shd w:val="clear" w:color="auto" w:fill="FFFFFF"/>
          </w:rPr>
          <w:t>r</w:t>
        </w:r>
      </w:ins>
      <w:ins w:id="29" w:author="Microsoft Office User" w:date="2018-03-24T15:43:00Z">
        <w:r w:rsidR="00131ED6">
          <w:rPr>
            <w:rFonts w:ascii="Arial" w:eastAsia="Times New Roman" w:hAnsi="Arial" w:cs="Arial"/>
            <w:b/>
            <w:color w:val="FF0000"/>
            <w:sz w:val="19"/>
            <w:szCs w:val="19"/>
            <w:shd w:val="clear" w:color="auto" w:fill="FFFFFF"/>
          </w:rPr>
          <w:t>macokinetics Core for LC</w:t>
        </w:r>
      </w:ins>
      <w:ins w:id="30" w:author="Microsoft Office User" w:date="2018-03-24T15:44:00Z">
        <w:r w:rsidR="00131ED6">
          <w:rPr>
            <w:rFonts w:ascii="Arial" w:eastAsia="Times New Roman" w:hAnsi="Arial" w:cs="Arial"/>
            <w:b/>
            <w:color w:val="FF0000"/>
            <w:sz w:val="19"/>
            <w:szCs w:val="19"/>
            <w:shd w:val="clear" w:color="auto" w:fill="FFFFFF"/>
          </w:rPr>
          <w:t xml:space="preserve">-MS analysis </w:t>
        </w:r>
      </w:ins>
      <w:commentRangeEnd w:id="27"/>
      <w:ins w:id="31" w:author="Microsoft Office User" w:date="2018-03-24T15:45:00Z">
        <w:r w:rsidR="00C33279">
          <w:rPr>
            <w:rStyle w:val="CommentReference"/>
          </w:rPr>
          <w:commentReference w:id="27"/>
        </w:r>
      </w:ins>
      <w:ins w:id="32" w:author="Microsoft Office User" w:date="2018-03-24T15:44:00Z">
        <w:r w:rsidR="00131ED6">
          <w:rPr>
            <w:rFonts w:ascii="Arial" w:eastAsia="Times New Roman" w:hAnsi="Arial" w:cs="Arial"/>
            <w:b/>
            <w:color w:val="FF0000"/>
            <w:sz w:val="19"/>
            <w:szCs w:val="19"/>
            <w:shd w:val="clear" w:color="auto" w:fill="FFFFFF"/>
          </w:rPr>
          <w:t xml:space="preserve">of dexamethasone concentration. </w:t>
        </w:r>
      </w:ins>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77777777"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w:t>
      </w:r>
      <w:del w:id="33" w:author="Microsoft Office User" w:date="2018-03-25T15:11:00Z">
        <w:r w:rsidDel="00670F1C">
          <w:rPr>
            <w:rFonts w:ascii="Arial" w:eastAsia="Times New Roman" w:hAnsi="Arial" w:cs="Arial"/>
            <w:color w:val="FF0000"/>
            <w:sz w:val="19"/>
            <w:szCs w:val="19"/>
            <w:shd w:val="clear" w:color="auto" w:fill="FFFFFF"/>
          </w:rPr>
          <w:delText>s</w:delText>
        </w:r>
      </w:del>
      <w:r>
        <w:rPr>
          <w:rFonts w:ascii="Arial" w:eastAsia="Times New Roman" w:hAnsi="Arial" w:cs="Arial"/>
          <w:color w:val="FF0000"/>
          <w:sz w:val="19"/>
          <w:szCs w:val="19"/>
          <w:shd w:val="clear" w:color="auto" w:fill="FFFFFF"/>
        </w:rPr>
        <w:t>:</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0125435E" w14:textId="66B669EE" w:rsidR="001C5F02" w:rsidRDefault="001C5F02" w:rsidP="00750B5E">
      <w:pPr>
        <w:ind w:left="720"/>
        <w:rPr>
          <w:ins w:id="34" w:author="Microsoft Office User" w:date="2018-03-24T15:46:00Z"/>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Results</w:t>
      </w:r>
      <w:ins w:id="35" w:author="Microsoft Office User" w:date="2018-03-24T15:46:00Z">
        <w:r w:rsidR="006A3059">
          <w:rPr>
            <w:rFonts w:ascii="Arial" w:eastAsia="Times New Roman" w:hAnsi="Arial" w:cs="Arial"/>
            <w:b/>
            <w:color w:val="FF0000"/>
            <w:sz w:val="19"/>
            <w:szCs w:val="19"/>
            <w:shd w:val="clear" w:color="auto" w:fill="FFFFFF"/>
          </w:rPr>
          <w:t>:</w:t>
        </w:r>
      </w:ins>
    </w:p>
    <w:p w14:paraId="1132038F" w14:textId="52FA0E69" w:rsidR="006A3059" w:rsidRPr="00750B5E" w:rsidRDefault="009171E5" w:rsidP="00750B5E">
      <w:pPr>
        <w:ind w:left="720"/>
        <w:rPr>
          <w:rFonts w:ascii="Arial" w:eastAsia="Times New Roman" w:hAnsi="Arial" w:cs="Arial"/>
          <w:b/>
          <w:color w:val="FF0000"/>
          <w:sz w:val="19"/>
          <w:szCs w:val="19"/>
          <w:shd w:val="clear" w:color="auto" w:fill="FFFFFF"/>
        </w:rPr>
      </w:pPr>
      <w:ins w:id="36" w:author="Microsoft Office User" w:date="2018-03-24T16:10:00Z">
        <w:r>
          <w:rPr>
            <w:rFonts w:ascii="Arial" w:eastAsia="Times New Roman" w:hAnsi="Arial" w:cs="Arial"/>
            <w:b/>
            <w:color w:val="FF0000"/>
            <w:sz w:val="19"/>
            <w:szCs w:val="19"/>
            <w:shd w:val="clear" w:color="auto" w:fill="FFFFFF"/>
          </w:rPr>
          <w:t>Obese dexamethasone-treated mice 2.09-fold higher fluid intake (</w:t>
        </w:r>
        <w:commentRangeStart w:id="37"/>
        <w:r>
          <w:rPr>
            <w:rFonts w:ascii="Arial" w:eastAsia="Times New Roman" w:hAnsi="Arial" w:cs="Arial"/>
            <w:b/>
            <w:color w:val="FF0000"/>
            <w:sz w:val="19"/>
            <w:szCs w:val="19"/>
            <w:shd w:val="clear" w:color="auto" w:fill="FFFFFF"/>
          </w:rPr>
          <w:t>p</w:t>
        </w:r>
      </w:ins>
      <w:commentRangeEnd w:id="37"/>
      <w:ins w:id="38" w:author="Microsoft Office User" w:date="2018-03-24T16:19:00Z">
        <w:r w:rsidR="00435C2D">
          <w:rPr>
            <w:rStyle w:val="CommentReference"/>
          </w:rPr>
          <w:commentReference w:id="37"/>
        </w:r>
      </w:ins>
      <w:ins w:id="39" w:author="Microsoft Office User" w:date="2018-03-24T16:10:00Z">
        <w:r>
          <w:rPr>
            <w:rFonts w:ascii="Arial" w:eastAsia="Times New Roman" w:hAnsi="Arial" w:cs="Arial"/>
            <w:b/>
            <w:color w:val="FF0000"/>
            <w:sz w:val="19"/>
            <w:szCs w:val="19"/>
            <w:shd w:val="clear" w:color="auto" w:fill="FFFFFF"/>
          </w:rPr>
          <w:t>=)</w:t>
        </w:r>
      </w:ins>
      <w:ins w:id="40" w:author="Microsoft Office User" w:date="2018-03-24T16:11:00Z">
        <w:r>
          <w:rPr>
            <w:rFonts w:ascii="Arial" w:eastAsia="Times New Roman" w:hAnsi="Arial" w:cs="Arial"/>
            <w:b/>
            <w:color w:val="FF0000"/>
            <w:sz w:val="19"/>
            <w:szCs w:val="19"/>
            <w:shd w:val="clear" w:color="auto" w:fill="FFFFFF"/>
          </w:rPr>
          <w:t xml:space="preserve"> when compared to lean dexamethasone-treated mice</w:t>
        </w:r>
      </w:ins>
      <w:ins w:id="41" w:author="Microsoft Office User" w:date="2018-03-24T16:10:00Z">
        <w:r>
          <w:rPr>
            <w:rFonts w:ascii="Arial" w:eastAsia="Times New Roman" w:hAnsi="Arial" w:cs="Arial"/>
            <w:b/>
            <w:color w:val="FF0000"/>
            <w:sz w:val="19"/>
            <w:szCs w:val="19"/>
            <w:shd w:val="clear" w:color="auto" w:fill="FFFFFF"/>
          </w:rPr>
          <w:t>.</w:t>
        </w:r>
      </w:ins>
      <w:ins w:id="42" w:author="Microsoft Office User" w:date="2018-03-24T16:12:00Z">
        <w:r w:rsidR="00E96EA3">
          <w:rPr>
            <w:rFonts w:ascii="Arial" w:eastAsia="Times New Roman" w:hAnsi="Arial" w:cs="Arial"/>
            <w:b/>
            <w:color w:val="FF0000"/>
            <w:sz w:val="19"/>
            <w:szCs w:val="19"/>
            <w:shd w:val="clear" w:color="auto" w:fill="FFFFFF"/>
          </w:rPr>
          <w:t xml:space="preserve"> This was reduced to</w:t>
        </w:r>
      </w:ins>
      <w:ins w:id="43" w:author="Microsoft Office User" w:date="2018-03-24T16:14:00Z">
        <w:r w:rsidR="00E96EA3">
          <w:rPr>
            <w:rFonts w:ascii="Arial" w:eastAsia="Times New Roman" w:hAnsi="Arial" w:cs="Arial"/>
            <w:b/>
            <w:color w:val="FF0000"/>
            <w:sz w:val="19"/>
            <w:szCs w:val="19"/>
            <w:shd w:val="clear" w:color="auto" w:fill="FFFFFF"/>
          </w:rPr>
          <w:t xml:space="preserve"> a</w:t>
        </w:r>
      </w:ins>
      <w:ins w:id="44" w:author="Microsoft Office User" w:date="2018-03-24T16:12:00Z">
        <w:r w:rsidR="00E96EA3">
          <w:rPr>
            <w:rFonts w:ascii="Arial" w:eastAsia="Times New Roman" w:hAnsi="Arial" w:cs="Arial"/>
            <w:b/>
            <w:color w:val="FF0000"/>
            <w:sz w:val="19"/>
            <w:szCs w:val="19"/>
            <w:shd w:val="clear" w:color="auto" w:fill="FFFFFF"/>
          </w:rPr>
          <w:t xml:space="preserve"> 22</w:t>
        </w:r>
      </w:ins>
      <w:ins w:id="45" w:author="Microsoft Office User" w:date="2018-03-24T16:13:00Z">
        <w:r w:rsidR="00E96EA3">
          <w:rPr>
            <w:rFonts w:ascii="Arial" w:eastAsia="Times New Roman" w:hAnsi="Arial" w:cs="Arial"/>
            <w:b/>
            <w:color w:val="FF0000"/>
            <w:sz w:val="19"/>
            <w:szCs w:val="19"/>
            <w:shd w:val="clear" w:color="auto" w:fill="FFFFFF"/>
          </w:rPr>
          <w:t xml:space="preserve">.01% </w:t>
        </w:r>
      </w:ins>
      <w:ins w:id="46" w:author="Microsoft Office User" w:date="2018-03-24T16:14:00Z">
        <w:r w:rsidR="00E96EA3">
          <w:rPr>
            <w:rFonts w:ascii="Arial" w:eastAsia="Times New Roman" w:hAnsi="Arial" w:cs="Arial"/>
            <w:b/>
            <w:color w:val="FF0000"/>
            <w:sz w:val="19"/>
            <w:szCs w:val="19"/>
            <w:shd w:val="clear" w:color="auto" w:fill="FFFFFF"/>
          </w:rPr>
          <w:t xml:space="preserve">increase in the obese animals </w:t>
        </w:r>
      </w:ins>
      <w:ins w:id="47" w:author="Microsoft Office User" w:date="2018-03-24T16:13:00Z">
        <w:r w:rsidR="00E96EA3">
          <w:rPr>
            <w:rFonts w:ascii="Arial" w:eastAsia="Times New Roman" w:hAnsi="Arial" w:cs="Arial"/>
            <w:b/>
            <w:color w:val="FF0000"/>
            <w:sz w:val="19"/>
            <w:szCs w:val="19"/>
            <w:shd w:val="clear" w:color="auto" w:fill="FFFFFF"/>
          </w:rPr>
          <w:t xml:space="preserve">when </w:t>
        </w:r>
      </w:ins>
      <w:ins w:id="48" w:author="Microsoft Office User" w:date="2018-03-24T16:14:00Z">
        <w:r w:rsidR="00E96EA3">
          <w:rPr>
            <w:rFonts w:ascii="Arial" w:eastAsia="Times New Roman" w:hAnsi="Arial" w:cs="Arial"/>
            <w:b/>
            <w:color w:val="FF0000"/>
            <w:sz w:val="19"/>
            <w:szCs w:val="19"/>
            <w:shd w:val="clear" w:color="auto" w:fill="FFFFFF"/>
          </w:rPr>
          <w:t>a</w:t>
        </w:r>
      </w:ins>
      <w:ins w:id="49" w:author="Microsoft Office User" w:date="2018-03-24T16:12:00Z">
        <w:r w:rsidR="00E96EA3">
          <w:rPr>
            <w:rFonts w:ascii="Arial" w:eastAsia="Times New Roman" w:hAnsi="Arial" w:cs="Arial"/>
            <w:b/>
            <w:color w:val="FF0000"/>
            <w:sz w:val="19"/>
            <w:szCs w:val="19"/>
            <w:shd w:val="clear" w:color="auto" w:fill="FFFFFF"/>
          </w:rPr>
          <w:t xml:space="preserve">ccounting for the higher weights of these mice. </w:t>
        </w:r>
      </w:ins>
      <w:ins w:id="50" w:author="Microsoft Office User" w:date="2018-03-24T16:06:00Z">
        <w:r>
          <w:rPr>
            <w:rFonts w:ascii="Arial" w:eastAsia="Times New Roman" w:hAnsi="Arial" w:cs="Arial"/>
            <w:b/>
            <w:color w:val="FF0000"/>
            <w:sz w:val="19"/>
            <w:szCs w:val="19"/>
            <w:shd w:val="clear" w:color="auto" w:fill="FFFFFF"/>
          </w:rPr>
          <w:t xml:space="preserve">Increased intake resulted in a </w:t>
        </w:r>
      </w:ins>
      <w:ins w:id="51" w:author="Microsoft Office User" w:date="2018-03-24T16:08:00Z">
        <w:r>
          <w:rPr>
            <w:rFonts w:ascii="Arial" w:eastAsia="Times New Roman" w:hAnsi="Arial" w:cs="Arial"/>
            <w:b/>
            <w:color w:val="FF0000"/>
            <w:sz w:val="19"/>
            <w:szCs w:val="19"/>
            <w:shd w:val="clear" w:color="auto" w:fill="FFFFFF"/>
          </w:rPr>
          <w:t>7.59-fold</w:t>
        </w:r>
      </w:ins>
      <w:ins w:id="52" w:author="Microsoft Office User" w:date="2018-03-24T16:06:00Z">
        <w:r>
          <w:rPr>
            <w:rFonts w:ascii="Arial" w:eastAsia="Times New Roman" w:hAnsi="Arial" w:cs="Arial"/>
            <w:b/>
            <w:color w:val="FF0000"/>
            <w:sz w:val="19"/>
            <w:szCs w:val="19"/>
            <w:shd w:val="clear" w:color="auto" w:fill="FFFFFF"/>
          </w:rPr>
          <w:t xml:space="preserve"> increase in serum dexamethasone concentration in the obese dexamethasone-treated mice </w:t>
        </w:r>
      </w:ins>
      <w:ins w:id="53" w:author="Microsoft Office User" w:date="2018-03-24T16:08:00Z">
        <w:r>
          <w:rPr>
            <w:rFonts w:ascii="Arial" w:eastAsia="Times New Roman" w:hAnsi="Arial" w:cs="Arial"/>
            <w:b/>
            <w:color w:val="FF0000"/>
            <w:sz w:val="19"/>
            <w:szCs w:val="19"/>
            <w:shd w:val="clear" w:color="auto" w:fill="FFFFFF"/>
          </w:rPr>
          <w:t>when compared to lean dexamethasone-treated mice (p=0.031)</w:t>
        </w:r>
      </w:ins>
      <w:ins w:id="54" w:author="Microsoft Office User" w:date="2018-03-24T16:09:00Z">
        <w:r>
          <w:rPr>
            <w:rFonts w:ascii="Arial" w:eastAsia="Times New Roman" w:hAnsi="Arial" w:cs="Arial"/>
            <w:b/>
            <w:color w:val="FF0000"/>
            <w:sz w:val="19"/>
            <w:szCs w:val="19"/>
            <w:shd w:val="clear" w:color="auto" w:fill="FFFFFF"/>
          </w:rPr>
          <w:t>.</w:t>
        </w:r>
      </w:ins>
    </w:p>
    <w:p w14:paraId="0D962679" w14:textId="32EFFB93" w:rsidR="001C5F02" w:rsidRDefault="00AD59AE" w:rsidP="00DD20C6">
      <w:pPr>
        <w:rPr>
          <w:rFonts w:ascii="Arial" w:eastAsia="Times New Roman" w:hAnsi="Arial" w:cs="Arial"/>
          <w:color w:val="FF0000"/>
          <w:sz w:val="19"/>
          <w:szCs w:val="19"/>
          <w:shd w:val="clear" w:color="auto" w:fill="FFFFFF"/>
        </w:rPr>
      </w:pPr>
      <w:ins w:id="55" w:author="Microsoft Office User" w:date="2018-03-24T15:09:00Z">
        <w:r>
          <w:rPr>
            <w:noProof/>
          </w:rPr>
          <w:lastRenderedPageBreak/>
          <mc:AlternateContent>
            <mc:Choice Requires="wps">
              <w:drawing>
                <wp:anchor distT="0" distB="0" distL="114300" distR="114300" simplePos="0" relativeHeight="251668480" behindDoc="0" locked="0" layoutInCell="1" allowOverlap="1" wp14:anchorId="0F9EA376" wp14:editId="58953652">
                  <wp:simplePos x="0" y="0"/>
                  <wp:positionH relativeFrom="column">
                    <wp:posOffset>-524510</wp:posOffset>
                  </wp:positionH>
                  <wp:positionV relativeFrom="paragraph">
                    <wp:posOffset>0</wp:posOffset>
                  </wp:positionV>
                  <wp:extent cx="7200900" cy="526034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2603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pPr>
                                <w:rPr>
                                  <w:ins w:id="56" w:author="Microsoft Office User" w:date="2018-03-24T15:09:00Z"/>
                                </w:rPr>
                              </w:pPr>
                              <w:ins w:id="57"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58" w:author="Microsoft Office User" w:date="2018-03-24T15:09:00Z">
                                <w:r w:rsidRPr="00A16083">
                                  <w:rPr>
                                    <w:b/>
                                  </w:rPr>
                                  <w:t>Figure 1:</w:t>
                                </w:r>
                              </w:ins>
                              <w:ins w:id="59" w:author="Microsoft Office User" w:date="2018-03-24T15:10:00Z">
                                <w:r w:rsidRPr="00A16083">
                                  <w:rPr>
                                    <w:b/>
                                  </w:rPr>
                                  <w:t xml:space="preserve"> Dexamethasone </w:t>
                                </w:r>
                              </w:ins>
                              <w:ins w:id="60" w:author="Microsoft Office User" w:date="2018-03-24T15:13:00Z">
                                <w:r w:rsidR="00C9202B" w:rsidRPr="00A16083">
                                  <w:rPr>
                                    <w:b/>
                                  </w:rPr>
                                  <w:t>intake and serum c</w:t>
                                </w:r>
                                <w:r w:rsidR="001A5D8A" w:rsidRPr="00A16083">
                                  <w:rPr>
                                    <w:b/>
                                  </w:rPr>
                                  <w:t>once</w:t>
                                </w:r>
                              </w:ins>
                              <w:ins w:id="61" w:author="Microsoft Office User" w:date="2018-03-24T15:14:00Z">
                                <w:r w:rsidR="001A5D8A" w:rsidRPr="00A16083">
                                  <w:rPr>
                                    <w:b/>
                                  </w:rPr>
                                  <w:t>n</w:t>
                                </w:r>
                              </w:ins>
                              <w:ins w:id="62" w:author="Microsoft Office User" w:date="2018-03-24T15:13:00Z">
                                <w:r w:rsidR="001A5D8A" w:rsidRPr="00A16083">
                                  <w:rPr>
                                    <w:b/>
                                  </w:rPr>
                                  <w:t>tration</w:t>
                                </w:r>
                              </w:ins>
                              <w:ins w:id="63" w:author="Microsoft Office User" w:date="2018-03-24T15:16:00Z">
                                <w:r w:rsidR="00B178E1" w:rsidRPr="00A16083">
                                  <w:rPr>
                                    <w:b/>
                                  </w:rPr>
                                  <w:t>s</w:t>
                                </w:r>
                              </w:ins>
                              <w:ins w:id="64" w:author="Microsoft Office User" w:date="2018-03-24T15:14:00Z">
                                <w:r w:rsidR="001A5D8A" w:rsidRPr="00A16083">
                                  <w:rPr>
                                    <w:b/>
                                  </w:rPr>
                                  <w:t>.</w:t>
                                </w:r>
                                <w:r w:rsidR="001A5D8A">
                                  <w:t xml:space="preserve"> </w:t>
                                </w:r>
                              </w:ins>
                              <w:ins w:id="65" w:author="Microsoft Office User" w:date="2018-03-24T15:17:00Z">
                                <w:r w:rsidR="00264818">
                                  <w:t xml:space="preserve">Amount of dexamethasone consumed per mouse (A), </w:t>
                                </w:r>
                              </w:ins>
                              <w:ins w:id="66" w:author="Microsoft Office User" w:date="2018-03-24T15:19:00Z">
                                <w:r w:rsidR="001152F7">
                                  <w:t xml:space="preserve">amounts </w:t>
                                </w:r>
                              </w:ins>
                              <w:ins w:id="67" w:author="Microsoft Office User" w:date="2018-03-24T15:17:00Z">
                                <w:r w:rsidR="00264818">
                                  <w:t xml:space="preserve">normalized to mouse weight (B) and </w:t>
                                </w:r>
                              </w:ins>
                              <w:ins w:id="68" w:author="Microsoft Office User" w:date="2018-03-24T15:18:00Z">
                                <w:r w:rsidR="00264818">
                                  <w:t xml:space="preserve">normalized </w:t>
                                </w:r>
                              </w:ins>
                              <w:ins w:id="69" w:author="Microsoft Office User" w:date="2018-03-24T15:17:00Z">
                                <w:r w:rsidR="00264818">
                                  <w:t xml:space="preserve">weekly </w:t>
                                </w:r>
                              </w:ins>
                              <w:ins w:id="70" w:author="Microsoft Office User" w:date="2018-03-24T15:18:00Z">
                                <w:r w:rsidR="00264818">
                                  <w:t>measures (C)</w:t>
                                </w:r>
                              </w:ins>
                              <w:ins w:id="71" w:author="Microsoft Office User" w:date="2018-03-24T15:30:00Z">
                                <w:r w:rsidR="009D36FF">
                                  <w:t xml:space="preserve"> as determined by volume consumed per cage per week</w:t>
                                </w:r>
                              </w:ins>
                              <w:ins w:id="72" w:author="Microsoft Office User" w:date="2018-03-24T15:22:00Z">
                                <w:r w:rsidR="0088205D">
                                  <w:t xml:space="preserve"> for </w:t>
                                </w:r>
                                <w:r w:rsidR="0088205D" w:rsidRPr="005946A3">
                                  <w:t>NCD</w:t>
                                </w:r>
                              </w:ins>
                              <w:ins w:id="73" w:author="Microsoft Office User" w:date="2018-03-24T15:23:00Z">
                                <w:r w:rsidR="0088205D" w:rsidRPr="005946A3">
                                  <w:t>-</w:t>
                                </w:r>
                              </w:ins>
                              <w:ins w:id="74" w:author="Microsoft Office User" w:date="2018-03-24T15:22:00Z">
                                <w:r w:rsidR="0088205D" w:rsidRPr="005946A3">
                                  <w:t xml:space="preserve"> (</w:t>
                                </w:r>
                              </w:ins>
                              <w:ins w:id="75" w:author="Microsoft Office User" w:date="2018-03-24T16:02:00Z">
                                <w:r w:rsidR="005946A3" w:rsidRPr="00A16083">
                                  <w:t>n=12</w:t>
                                </w:r>
                              </w:ins>
                              <w:ins w:id="76" w:author="Microsoft Office User" w:date="2018-03-24T15:22:00Z">
                                <w:r w:rsidR="0088205D" w:rsidRPr="005946A3">
                                  <w:t>) and HFD</w:t>
                                </w:r>
                              </w:ins>
                              <w:ins w:id="77" w:author="Microsoft Office User" w:date="2018-03-24T15:23:00Z">
                                <w:r w:rsidR="0088205D" w:rsidRPr="005946A3">
                                  <w:t>-fed (</w:t>
                                </w:r>
                              </w:ins>
                              <w:ins w:id="78" w:author="Microsoft Office User" w:date="2018-03-24T16:03:00Z">
                                <w:r w:rsidR="005946A3" w:rsidRPr="00A16083">
                                  <w:t>n=20</w:t>
                                </w:r>
                              </w:ins>
                              <w:ins w:id="79" w:author="Microsoft Office User" w:date="2018-03-24T15:23:00Z">
                                <w:r w:rsidR="0088205D" w:rsidRPr="005946A3">
                                  <w:t>) mice</w:t>
                                </w:r>
                              </w:ins>
                              <w:ins w:id="80" w:author="Microsoft Office User" w:date="2018-03-24T15:19:00Z">
                                <w:r w:rsidR="001152F7">
                                  <w:t>. Concentration of dexamethasone in serum</w:t>
                                </w:r>
                              </w:ins>
                              <w:ins w:id="81" w:author="Microsoft Office User" w:date="2018-03-24T15:24:00Z">
                                <w:r w:rsidR="0088205D">
                                  <w:t xml:space="preserve"> of NCD-fed (n=</w:t>
                                </w:r>
                              </w:ins>
                              <w:ins w:id="82" w:author="Microsoft Office User" w:date="2018-03-24T15:28:00Z">
                                <w:r w:rsidR="00DE3303">
                                  <w:t>8</w:t>
                                </w:r>
                              </w:ins>
                              <w:ins w:id="83" w:author="Microsoft Office User" w:date="2018-03-24T15:24:00Z">
                                <w:r w:rsidR="0088205D">
                                  <w:t>) and HFD-fed (n=</w:t>
                                </w:r>
                              </w:ins>
                              <w:ins w:id="84" w:author="Microsoft Office User" w:date="2018-03-24T15:27:00Z">
                                <w:r w:rsidR="00DE3303">
                                  <w:t>11</w:t>
                                </w:r>
                              </w:ins>
                              <w:ins w:id="85" w:author="Microsoft Office User" w:date="2018-03-24T15:24:00Z">
                                <w:r w:rsidR="0088205D">
                                  <w:t>)</w:t>
                                </w:r>
                              </w:ins>
                              <w:ins w:id="86" w:author="Microsoft Office User" w:date="2018-03-24T15:19:00Z">
                                <w:r w:rsidR="001152F7">
                                  <w:t xml:space="preserve"> at the end of the study</w:t>
                                </w:r>
                              </w:ins>
                              <w:ins w:id="87" w:author="Microsoft Office User" w:date="2018-03-24T15:21:00Z">
                                <w:r w:rsidR="00C9202B">
                                  <w:t xml:space="preserve"> as determined by LC-MS</w:t>
                                </w:r>
                              </w:ins>
                              <w:ins w:id="88" w:author="Microsoft Office User" w:date="2018-03-24T15:20:00Z">
                                <w:r w:rsidR="001152F7">
                                  <w:t xml:space="preserve"> (D)</w:t>
                                </w:r>
                              </w:ins>
                              <w:ins w:id="89" w:author="Microsoft Office User" w:date="2018-03-24T15:19:00Z">
                                <w:r w:rsidR="001152F7">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9EA376" id="Text Box 20" o:spid="_x0000_s1027" type="#_x0000_t202" style="position:absolute;margin-left:-41.3pt;margin-top:0;width:567pt;height:414.2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" filled="f" stroked="f">
                  <v:textbox>
                    <w:txbxContent>
                      <w:p w14:paraId="34EE8EF7" w14:textId="7BC0BC29" w:rsidR="00AD59AE" w:rsidRDefault="001A5D8A">
                        <w:pPr>
                          <w:rPr>
                            <w:ins w:id="91" w:author="Microsoft Office User" w:date="2018-03-24T15:09:00Z"/>
                          </w:rPr>
                        </w:pPr>
                        <w:ins w:id="92"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20F9E9EE" w:rsidR="00AD59AE" w:rsidRDefault="00AD59AE">
                        <w:ins w:id="93" w:author="Microsoft Office User" w:date="2018-03-24T15:09:00Z">
                          <w:r w:rsidRPr="00A16083">
                            <w:rPr>
                              <w:b/>
                            </w:rPr>
                            <w:t>Figure 1:</w:t>
                          </w:r>
                        </w:ins>
                        <w:ins w:id="94" w:author="Microsoft Office User" w:date="2018-03-24T15:10:00Z">
                          <w:r w:rsidRPr="00A16083">
                            <w:rPr>
                              <w:b/>
                            </w:rPr>
                            <w:t xml:space="preserve"> Dexamethasone </w:t>
                          </w:r>
                        </w:ins>
                        <w:ins w:id="95" w:author="Microsoft Office User" w:date="2018-03-24T15:13:00Z">
                          <w:r w:rsidR="00C9202B" w:rsidRPr="00A16083">
                            <w:rPr>
                              <w:b/>
                            </w:rPr>
                            <w:t>intake and serum c</w:t>
                          </w:r>
                          <w:r w:rsidR="001A5D8A" w:rsidRPr="00A16083">
                            <w:rPr>
                              <w:b/>
                            </w:rPr>
                            <w:t>once</w:t>
                          </w:r>
                        </w:ins>
                        <w:ins w:id="96" w:author="Microsoft Office User" w:date="2018-03-24T15:14:00Z">
                          <w:r w:rsidR="001A5D8A" w:rsidRPr="00A16083">
                            <w:rPr>
                              <w:b/>
                            </w:rPr>
                            <w:t>n</w:t>
                          </w:r>
                        </w:ins>
                        <w:ins w:id="97" w:author="Microsoft Office User" w:date="2018-03-24T15:13:00Z">
                          <w:r w:rsidR="001A5D8A" w:rsidRPr="00A16083">
                            <w:rPr>
                              <w:b/>
                            </w:rPr>
                            <w:t>tration</w:t>
                          </w:r>
                        </w:ins>
                        <w:ins w:id="98" w:author="Microsoft Office User" w:date="2018-03-24T15:16:00Z">
                          <w:r w:rsidR="00B178E1" w:rsidRPr="00A16083">
                            <w:rPr>
                              <w:b/>
                            </w:rPr>
                            <w:t>s</w:t>
                          </w:r>
                        </w:ins>
                        <w:ins w:id="99" w:author="Microsoft Office User" w:date="2018-03-24T15:14:00Z">
                          <w:r w:rsidR="001A5D8A" w:rsidRPr="00A16083">
                            <w:rPr>
                              <w:b/>
                            </w:rPr>
                            <w:t>.</w:t>
                          </w:r>
                          <w:r w:rsidR="001A5D8A">
                            <w:t xml:space="preserve"> </w:t>
                          </w:r>
                        </w:ins>
                        <w:ins w:id="100" w:author="Microsoft Office User" w:date="2018-03-24T15:17:00Z">
                          <w:r w:rsidR="00264818">
                            <w:t xml:space="preserve">Amount of dexamethasone consumed per mouse (A), </w:t>
                          </w:r>
                        </w:ins>
                        <w:ins w:id="101" w:author="Microsoft Office User" w:date="2018-03-24T15:19:00Z">
                          <w:r w:rsidR="001152F7">
                            <w:t xml:space="preserve">amounts </w:t>
                          </w:r>
                        </w:ins>
                        <w:ins w:id="102" w:author="Microsoft Office User" w:date="2018-03-24T15:17:00Z">
                          <w:r w:rsidR="00264818">
                            <w:t xml:space="preserve">normalized to mouse weight (B) and </w:t>
                          </w:r>
                        </w:ins>
                        <w:ins w:id="103" w:author="Microsoft Office User" w:date="2018-03-24T15:18:00Z">
                          <w:r w:rsidR="00264818">
                            <w:t xml:space="preserve">normalized </w:t>
                          </w:r>
                        </w:ins>
                        <w:ins w:id="104" w:author="Microsoft Office User" w:date="2018-03-24T15:17:00Z">
                          <w:r w:rsidR="00264818">
                            <w:t xml:space="preserve">weekly </w:t>
                          </w:r>
                        </w:ins>
                        <w:ins w:id="105" w:author="Microsoft Office User" w:date="2018-03-24T15:18:00Z">
                          <w:r w:rsidR="00264818">
                            <w:t>measures (C)</w:t>
                          </w:r>
                        </w:ins>
                        <w:ins w:id="106" w:author="Microsoft Office User" w:date="2018-03-24T15:30:00Z">
                          <w:r w:rsidR="009D36FF">
                            <w:t xml:space="preserve"> as determined by volume consumed per cage per week</w:t>
                          </w:r>
                        </w:ins>
                        <w:ins w:id="107" w:author="Microsoft Office User" w:date="2018-03-24T15:22:00Z">
                          <w:r w:rsidR="0088205D">
                            <w:t xml:space="preserve"> for </w:t>
                          </w:r>
                          <w:r w:rsidR="0088205D" w:rsidRPr="005946A3">
                            <w:t>NCD</w:t>
                          </w:r>
                        </w:ins>
                        <w:ins w:id="108" w:author="Microsoft Office User" w:date="2018-03-24T15:23:00Z">
                          <w:r w:rsidR="0088205D" w:rsidRPr="005946A3">
                            <w:t>-</w:t>
                          </w:r>
                        </w:ins>
                        <w:ins w:id="109" w:author="Microsoft Office User" w:date="2018-03-24T15:22:00Z">
                          <w:r w:rsidR="0088205D" w:rsidRPr="005946A3">
                            <w:t xml:space="preserve"> (</w:t>
                          </w:r>
                        </w:ins>
                        <w:ins w:id="110" w:author="Microsoft Office User" w:date="2018-03-24T16:02:00Z">
                          <w:r w:rsidR="005946A3" w:rsidRPr="00A16083">
                            <w:t>n=12</w:t>
                          </w:r>
                        </w:ins>
                        <w:ins w:id="111" w:author="Microsoft Office User" w:date="2018-03-24T15:22:00Z">
                          <w:r w:rsidR="0088205D" w:rsidRPr="005946A3">
                            <w:t>) and HFD</w:t>
                          </w:r>
                        </w:ins>
                        <w:ins w:id="112" w:author="Microsoft Office User" w:date="2018-03-24T15:23:00Z">
                          <w:r w:rsidR="0088205D" w:rsidRPr="005946A3">
                            <w:t>-fed (</w:t>
                          </w:r>
                        </w:ins>
                        <w:ins w:id="113" w:author="Microsoft Office User" w:date="2018-03-24T16:03:00Z">
                          <w:r w:rsidR="005946A3" w:rsidRPr="00A16083">
                            <w:t>n=20</w:t>
                          </w:r>
                        </w:ins>
                        <w:ins w:id="114" w:author="Microsoft Office User" w:date="2018-03-24T15:23:00Z">
                          <w:r w:rsidR="0088205D" w:rsidRPr="005946A3">
                            <w:t>) mice</w:t>
                          </w:r>
                        </w:ins>
                        <w:ins w:id="115" w:author="Microsoft Office User" w:date="2018-03-24T15:19:00Z">
                          <w:r w:rsidR="001152F7">
                            <w:t>. Concentration of dexamethasone in serum</w:t>
                          </w:r>
                        </w:ins>
                        <w:ins w:id="116" w:author="Microsoft Office User" w:date="2018-03-24T15:24:00Z">
                          <w:r w:rsidR="0088205D">
                            <w:t xml:space="preserve"> of NCD-fed (n=</w:t>
                          </w:r>
                        </w:ins>
                        <w:ins w:id="117" w:author="Microsoft Office User" w:date="2018-03-24T15:28:00Z">
                          <w:r w:rsidR="00DE3303">
                            <w:t>8</w:t>
                          </w:r>
                        </w:ins>
                        <w:ins w:id="118" w:author="Microsoft Office User" w:date="2018-03-24T15:24:00Z">
                          <w:r w:rsidR="0088205D">
                            <w:t>) and HFD-fed (n=</w:t>
                          </w:r>
                        </w:ins>
                        <w:ins w:id="119" w:author="Microsoft Office User" w:date="2018-03-24T15:27:00Z">
                          <w:r w:rsidR="00DE3303">
                            <w:t>11</w:t>
                          </w:r>
                        </w:ins>
                        <w:ins w:id="120" w:author="Microsoft Office User" w:date="2018-03-24T15:24:00Z">
                          <w:r w:rsidR="0088205D">
                            <w:t>)</w:t>
                          </w:r>
                        </w:ins>
                        <w:ins w:id="121" w:author="Microsoft Office User" w:date="2018-03-24T15:19:00Z">
                          <w:r w:rsidR="001152F7">
                            <w:t xml:space="preserve"> at the end of the study</w:t>
                          </w:r>
                        </w:ins>
                        <w:ins w:id="122" w:author="Microsoft Office User" w:date="2018-03-24T15:21:00Z">
                          <w:r w:rsidR="00C9202B">
                            <w:t xml:space="preserve"> as determined by LC-MS</w:t>
                          </w:r>
                        </w:ins>
                        <w:ins w:id="123" w:author="Microsoft Office User" w:date="2018-03-24T15:20:00Z">
                          <w:r w:rsidR="001152F7">
                            <w:t xml:space="preserve"> (D)</w:t>
                          </w:r>
                        </w:ins>
                        <w:ins w:id="124" w:author="Microsoft Office User" w:date="2018-03-24T15:19:00Z">
                          <w:r w:rsidR="001152F7">
                            <w:t>.</w:t>
                          </w:r>
                        </w:ins>
                      </w:p>
                    </w:txbxContent>
                  </v:textbox>
                  <w10:wrap type="square"/>
                </v:shape>
              </w:pict>
            </mc:Fallback>
          </mc:AlternateContent>
        </w:r>
      </w:ins>
    </w:p>
    <w:p w14:paraId="55834468" w14:textId="557F08B3"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77777777" w:rsidR="001E64CD" w:rsidRDefault="001E64CD" w:rsidP="00DD20C6">
      <w:pPr>
        <w:rPr>
          <w:rFonts w:ascii="Arial" w:eastAsia="Times New Roman" w:hAnsi="Arial" w:cs="Arial"/>
          <w:color w:val="FF0000"/>
          <w:sz w:val="19"/>
          <w:szCs w:val="19"/>
          <w:shd w:val="clear" w:color="auto" w:fill="FFFFFF"/>
        </w:rPr>
      </w:pPr>
    </w:p>
    <w:p w14:paraId="435DFC09" w14:textId="116602B5" w:rsidR="001E64CD" w:rsidRDefault="001E64CD"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increasing fluids, including dexamethasone as the study progressed</w:t>
      </w:r>
      <w:r w:rsidR="001C5F02">
        <w:rPr>
          <w:rFonts w:ascii="Arial" w:eastAsia="Times New Roman" w:hAnsi="Arial" w:cs="Arial"/>
          <w:b/>
          <w:color w:val="FF0000"/>
          <w:sz w:val="19"/>
          <w:szCs w:val="19"/>
          <w:shd w:val="clear" w:color="auto" w:fill="FFFFFF"/>
        </w:rPr>
        <w:t xml:space="preserve"> (Figure </w:t>
      </w:r>
      <w:ins w:id="90" w:author="Microsoft Office User" w:date="2018-03-24T21:04:00Z">
        <w:r w:rsidR="00366C20">
          <w:rPr>
            <w:rFonts w:ascii="Arial" w:eastAsia="Times New Roman" w:hAnsi="Arial" w:cs="Arial"/>
            <w:b/>
            <w:color w:val="FF0000"/>
            <w:sz w:val="19"/>
            <w:szCs w:val="19"/>
            <w:shd w:val="clear" w:color="auto" w:fill="FFFFFF"/>
          </w:rPr>
          <w:t>3E</w:t>
        </w:r>
      </w:ins>
      <w:del w:id="91" w:author="Microsoft Office User" w:date="2018-03-24T21:04:00Z">
        <w:r w:rsidR="001C5F02" w:rsidDel="00366C20">
          <w:rPr>
            <w:rFonts w:ascii="Arial" w:eastAsia="Times New Roman" w:hAnsi="Arial" w:cs="Arial"/>
            <w:b/>
            <w:color w:val="FF0000"/>
            <w:sz w:val="19"/>
            <w:szCs w:val="19"/>
            <w:shd w:val="clear" w:color="auto" w:fill="FFFFFF"/>
          </w:rPr>
          <w:delText>XX</w:delText>
        </w:r>
      </w:del>
      <w:r w:rsidR="001C5F02">
        <w:rPr>
          <w:rFonts w:ascii="Arial" w:eastAsia="Times New Roman" w:hAnsi="Arial" w:cs="Arial"/>
          <w:b/>
          <w:color w:val="FF0000"/>
          <w:sz w:val="19"/>
          <w:szCs w:val="19"/>
          <w:shd w:val="clear" w:color="auto" w:fill="FFFFFF"/>
        </w:rPr>
        <w:t xml:space="preserve">) resulting in increased serum dexamethasone at sacrifice (Figure </w:t>
      </w:r>
      <w:ins w:id="92" w:author="Microsoft Office User" w:date="2018-03-24T21:04:00Z">
        <w:r w:rsidR="00366C20">
          <w:rPr>
            <w:rFonts w:ascii="Arial" w:eastAsia="Times New Roman" w:hAnsi="Arial" w:cs="Arial"/>
            <w:b/>
            <w:color w:val="FF0000"/>
            <w:sz w:val="19"/>
            <w:szCs w:val="19"/>
            <w:shd w:val="clear" w:color="auto" w:fill="FFFFFF"/>
          </w:rPr>
          <w:t>3F</w:t>
        </w:r>
      </w:ins>
      <w:del w:id="93" w:author="Microsoft Office User" w:date="2018-03-24T21:04:00Z">
        <w:r w:rsidR="001C5F02" w:rsidDel="00366C20">
          <w:rPr>
            <w:rFonts w:ascii="Arial" w:eastAsia="Times New Roman" w:hAnsi="Arial" w:cs="Arial"/>
            <w:b/>
            <w:color w:val="FF0000"/>
            <w:sz w:val="19"/>
            <w:szCs w:val="19"/>
            <w:shd w:val="clear" w:color="auto" w:fill="FFFFFF"/>
          </w:rPr>
          <w:delText>XX</w:delText>
        </w:r>
      </w:del>
      <w:r w:rsidR="001C5F02">
        <w:rPr>
          <w:rFonts w:ascii="Arial" w:eastAsia="Times New Roman" w:hAnsi="Arial" w:cs="Arial"/>
          <w:b/>
          <w:color w:val="FF0000"/>
          <w:sz w:val="19"/>
          <w:szCs w:val="19"/>
          <w:shd w:val="clear" w:color="auto" w:fill="FFFFFF"/>
        </w:rPr>
        <w:t>)</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xml:space="preserve">, although we note that several phenotypes including fasting glucose, liver triglycerides, hepatic </w:t>
      </w:r>
      <w:proofErr w:type="spellStart"/>
      <w:r w:rsidR="001C5F02">
        <w:rPr>
          <w:rFonts w:ascii="Arial" w:eastAsia="Times New Roman" w:hAnsi="Arial" w:cs="Arial"/>
          <w:b/>
          <w:color w:val="FF0000"/>
          <w:sz w:val="19"/>
          <w:szCs w:val="19"/>
          <w:shd w:val="clear" w:color="auto" w:fill="FFFFFF"/>
        </w:rPr>
        <w:t>lipogenic</w:t>
      </w:r>
      <w:proofErr w:type="spellEnd"/>
      <w:r w:rsidR="001C5F02">
        <w:rPr>
          <w:rFonts w:ascii="Arial" w:eastAsia="Times New Roman" w:hAnsi="Arial" w:cs="Arial"/>
          <w:b/>
          <w:color w:val="FF0000"/>
          <w:sz w:val="19"/>
          <w:szCs w:val="19"/>
          <w:shd w:val="clear" w:color="auto" w:fill="FFFFFF"/>
        </w:rPr>
        <w:t xml:space="preserve"> gene expression, and adipose tissue mass changed in different directions in lean and obese animals, and therefore is unlikely due to an increased dose of dexamethasone.</w:t>
      </w:r>
    </w:p>
    <w:p w14:paraId="1C526BC7" w14:textId="0407E60B" w:rsidR="001C5F02" w:rsidRDefault="001C5F02" w:rsidP="00750B5E">
      <w:pPr>
        <w:ind w:left="720"/>
        <w:rPr>
          <w:rFonts w:ascii="Arial" w:eastAsia="Times New Roman" w:hAnsi="Arial" w:cs="Arial"/>
          <w:b/>
          <w:color w:val="FF0000"/>
          <w:sz w:val="19"/>
          <w:szCs w:val="19"/>
          <w:shd w:val="clear" w:color="auto" w:fill="FFFFFF"/>
        </w:rPr>
      </w:pPr>
    </w:p>
    <w:p w14:paraId="20FD7F85" w14:textId="1E164D99" w:rsidR="001C5F02" w:rsidRDefault="001C5F02" w:rsidP="00750B5E">
      <w:pPr>
        <w:ind w:left="720"/>
        <w:rPr>
          <w:rFonts w:ascii="Arial" w:eastAsia="Times New Roman" w:hAnsi="Arial" w:cs="Arial"/>
          <w:b/>
          <w:color w:val="FF0000"/>
          <w:sz w:val="19"/>
          <w:szCs w:val="19"/>
          <w:shd w:val="clear" w:color="auto" w:fill="FFFFFF"/>
        </w:rPr>
      </w:pPr>
    </w:p>
    <w:p w14:paraId="3811DD12" w14:textId="2942F66F" w:rsidR="001C5F02" w:rsidRPr="001C5F02" w:rsidRDefault="001C5F02" w:rsidP="00750B5E">
      <w:pPr>
        <w:jc w:val="both"/>
        <w:rPr>
          <w:rFonts w:ascii="Arial" w:eastAsia="Times New Roman" w:hAnsi="Arial" w:cs="Arial"/>
          <w:color w:val="FF0000"/>
          <w:sz w:val="19"/>
          <w:szCs w:val="19"/>
          <w:shd w:val="clear" w:color="auto" w:fill="FFFFFF"/>
        </w:rPr>
      </w:pPr>
      <w:r w:rsidRPr="00750B5E">
        <w:rPr>
          <w:rFonts w:ascii="Arial" w:eastAsia="Times New Roman" w:hAnsi="Arial" w:cs="Arial"/>
          <w:color w:val="FF0000"/>
          <w:sz w:val="19"/>
          <w:szCs w:val="19"/>
          <w:shd w:val="clear" w:color="auto" w:fill="FFFFFF"/>
        </w:rPr>
        <w:t xml:space="preserve">We also note that </w:t>
      </w:r>
      <w:r>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5C8AE061" w:rsidR="003F6249" w:rsidRDefault="003F6249" w:rsidP="00DD20C6">
      <w:pPr>
        <w:rPr>
          <w:rFonts w:ascii="Arial" w:eastAsia="Times New Roman" w:hAnsi="Arial" w:cs="Arial"/>
          <w:color w:val="222222"/>
          <w:sz w:val="19"/>
          <w:szCs w:val="19"/>
          <w:shd w:val="clear" w:color="auto" w:fill="FFFFFF"/>
        </w:rPr>
      </w:pP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lastRenderedPageBreak/>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6753078E" w14:textId="0CA67494" w:rsidR="008B31DB" w:rsidRPr="00DF16A0" w:rsidRDefault="00235908" w:rsidP="00750B5E">
      <w:pPr>
        <w:pStyle w:val="ListParagraph"/>
        <w:rPr>
          <w:rFonts w:ascii="Arial" w:eastAsia="Times New Roman" w:hAnsi="Arial" w:cs="Arial"/>
          <w:color w:val="222222"/>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r w:rsidR="00DD20C6" w:rsidRPr="008B31DB">
        <w:rPr>
          <w:rFonts w:ascii="Arial" w:eastAsia="Times New Roman" w:hAnsi="Arial" w:cs="Arial"/>
          <w:color w:val="222222"/>
          <w:sz w:val="19"/>
          <w:szCs w:val="19"/>
          <w:shd w:val="clear" w:color="auto" w:fill="FFFFFF"/>
        </w:rPr>
        <w:t>There are typographical errors on both lines 278 &amp; 406.</w:t>
      </w:r>
      <w:r w:rsidR="00DD20C6"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00DD20C6" w:rsidRPr="00DF16A0">
        <w:rPr>
          <w:rFonts w:ascii="Arial" w:eastAsia="Times New Roman" w:hAnsi="Arial" w:cs="Arial"/>
          <w:color w:val="FF0000"/>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b/>
          <w:color w:val="222222"/>
          <w:sz w:val="19"/>
          <w:szCs w:val="19"/>
          <w:shd w:val="clear" w:color="auto" w:fill="FFFFFF"/>
        </w:rPr>
        <w:t xml:space="preserve">Reviewer 2: Authors assessed some metabolic effects of increased glucocorticoid in combination with obesity induced by hyper-caloric feeding (in mice). Authors speculate that this combination of events is present in "many individuals". </w:t>
      </w:r>
      <w:proofErr w:type="gramStart"/>
      <w:r w:rsidR="00DD20C6" w:rsidRPr="00DF16A0">
        <w:rPr>
          <w:rFonts w:ascii="Arial" w:eastAsia="Times New Roman" w:hAnsi="Arial" w:cs="Arial"/>
          <w:b/>
          <w:color w:val="222222"/>
          <w:sz w:val="19"/>
          <w:szCs w:val="19"/>
          <w:shd w:val="clear" w:color="auto" w:fill="FFFFFF"/>
        </w:rPr>
        <w:t>Therefore</w:t>
      </w:r>
      <w:proofErr w:type="gramEnd"/>
      <w:r w:rsidR="00DD20C6"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Main criticisms:</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09FAE1F6" w:rsidR="008B31DB" w:rsidRDefault="008B31DB" w:rsidP="00DD20C6">
      <w:pPr>
        <w:rPr>
          <w:rFonts w:ascii="Arial" w:eastAsia="Times New Roman" w:hAnsi="Arial" w:cs="Arial"/>
          <w:color w:val="FF0000"/>
          <w:sz w:val="19"/>
          <w:szCs w:val="19"/>
          <w:shd w:val="clear" w:color="auto" w:fill="FFFFFF"/>
        </w:rPr>
      </w:pPr>
      <w:del w:id="94" w:author="Microsoft Office User" w:date="2018-03-24T16:17:00Z">
        <w:r w:rsidDel="005F50BB">
          <w:rPr>
            <w:rFonts w:ascii="Arial" w:eastAsia="Times New Roman" w:hAnsi="Arial" w:cs="Arial"/>
            <w:color w:val="FF0000"/>
            <w:sz w:val="19"/>
            <w:szCs w:val="19"/>
            <w:shd w:val="clear" w:color="auto" w:fill="FFFFFF"/>
          </w:rPr>
          <w:delText>Response:</w:delText>
        </w:r>
        <w:r w:rsidR="00F50F5D" w:rsidDel="005F50BB">
          <w:rPr>
            <w:rFonts w:ascii="Arial" w:eastAsia="Times New Roman" w:hAnsi="Arial" w:cs="Arial"/>
            <w:color w:val="FF0000"/>
            <w:sz w:val="19"/>
            <w:szCs w:val="19"/>
            <w:shd w:val="clear" w:color="auto" w:fill="FFFFFF"/>
          </w:rPr>
          <w:delText xml:space="preserve"> </w:delText>
        </w:r>
      </w:del>
      <w:r w:rsidR="00F50F5D">
        <w:rPr>
          <w:rFonts w:ascii="Arial" w:eastAsia="Times New Roman" w:hAnsi="Arial" w:cs="Arial"/>
          <w:color w:val="FF0000"/>
          <w:sz w:val="19"/>
          <w:szCs w:val="19"/>
          <w:shd w:val="clear" w:color="auto" w:fill="FFFFFF"/>
        </w:rPr>
        <w:t>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ins w:id="95" w:author="Microsoft Office User" w:date="2018-03-25T15:01:00Z">
        <w:r w:rsidR="00D93F77">
          <w:rPr>
            <w:rFonts w:ascii="Arial" w:eastAsia="Times New Roman" w:hAnsi="Arial" w:cs="Arial"/>
            <w:color w:val="FF0000"/>
            <w:sz w:val="19"/>
            <w:szCs w:val="19"/>
            <w:shd w:val="clear" w:color="auto" w:fill="FFFFFF"/>
          </w:rPr>
          <w:t>See revised discussion:</w:t>
        </w:r>
      </w:ins>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5428FC04" w:rsidR="003629DC" w:rsidRPr="00750B5E" w:rsidRDefault="003629DC" w:rsidP="00750B5E">
      <w:pPr>
        <w:ind w:left="640"/>
        <w:rPr>
          <w:rFonts w:ascii="Arial" w:eastAsia="Times New Roman" w:hAnsi="Arial" w:cs="Arial"/>
          <w:b/>
          <w:color w:val="FF0000"/>
          <w:sz w:val="19"/>
          <w:szCs w:val="19"/>
          <w:shd w:val="clear" w:color="auto" w:fill="FFFFFF"/>
        </w:rPr>
      </w:pPr>
      <w:del w:id="96" w:author="Microsoft Office User" w:date="2018-03-25T14:51:00Z">
        <w:r w:rsidRPr="00750B5E" w:rsidDel="00BF5714">
          <w:rPr>
            <w:rFonts w:ascii="Arial" w:eastAsia="Times New Roman" w:hAnsi="Arial" w:cs="Arial"/>
            <w:b/>
            <w:color w:val="FF0000"/>
            <w:sz w:val="19"/>
            <w:szCs w:val="19"/>
            <w:shd w:val="clear" w:color="auto" w:fill="FFFFFF"/>
          </w:rPr>
          <w:delText>Write something for the discussion section</w:delText>
        </w:r>
      </w:del>
      <w:ins w:id="97" w:author="Microsoft Office User" w:date="2018-03-25T14:51:00Z">
        <w:r w:rsidR="00BF5714">
          <w:rPr>
            <w:rFonts w:ascii="Arial" w:eastAsia="Times New Roman" w:hAnsi="Arial" w:cs="Arial"/>
            <w:b/>
            <w:color w:val="FF0000"/>
            <w:sz w:val="19"/>
            <w:szCs w:val="19"/>
            <w:shd w:val="clear" w:color="auto" w:fill="FFFFFF"/>
          </w:rPr>
          <w:t>It is important to note that</w:t>
        </w:r>
      </w:ins>
      <w:ins w:id="98" w:author="Microsoft Office User" w:date="2018-03-25T14:52:00Z">
        <w:r w:rsidR="00BF5714">
          <w:rPr>
            <w:rFonts w:ascii="Arial" w:eastAsia="Times New Roman" w:hAnsi="Arial" w:cs="Arial"/>
            <w:b/>
            <w:color w:val="FF0000"/>
            <w:sz w:val="19"/>
            <w:szCs w:val="19"/>
            <w:shd w:val="clear" w:color="auto" w:fill="FFFFFF"/>
          </w:rPr>
          <w:t xml:space="preserve"> we observed increased fluid intake </w:t>
        </w:r>
      </w:ins>
      <w:ins w:id="99" w:author="Microsoft Office User" w:date="2018-03-25T14:53:00Z">
        <w:r w:rsidR="00BF5714">
          <w:rPr>
            <w:rFonts w:ascii="Arial" w:eastAsia="Times New Roman" w:hAnsi="Arial" w:cs="Arial"/>
            <w:b/>
            <w:color w:val="FF0000"/>
            <w:sz w:val="19"/>
            <w:szCs w:val="19"/>
            <w:shd w:val="clear" w:color="auto" w:fill="FFFFFF"/>
          </w:rPr>
          <w:t xml:space="preserve">in </w:t>
        </w:r>
      </w:ins>
      <w:ins w:id="100" w:author="Microsoft Office User" w:date="2018-03-25T14:51:00Z">
        <w:r w:rsidR="00BF5714">
          <w:rPr>
            <w:rFonts w:ascii="Arial" w:eastAsia="Times New Roman" w:hAnsi="Arial" w:cs="Arial"/>
            <w:b/>
            <w:color w:val="FF0000"/>
            <w:sz w:val="19"/>
            <w:szCs w:val="19"/>
            <w:shd w:val="clear" w:color="auto" w:fill="FFFFFF"/>
          </w:rPr>
          <w:t xml:space="preserve">obese dexamethasone-treated mice </w:t>
        </w:r>
      </w:ins>
      <w:ins w:id="101" w:author="Microsoft Office User" w:date="2018-03-25T14:53:00Z">
        <w:r w:rsidR="00BF5714">
          <w:rPr>
            <w:rFonts w:ascii="Arial" w:eastAsia="Times New Roman" w:hAnsi="Arial" w:cs="Arial"/>
            <w:b/>
            <w:color w:val="FF0000"/>
            <w:sz w:val="19"/>
            <w:szCs w:val="19"/>
            <w:shd w:val="clear" w:color="auto" w:fill="FFFFFF"/>
          </w:rPr>
          <w:t>at week three of treatment that persisted throug</w:t>
        </w:r>
      </w:ins>
      <w:ins w:id="102" w:author="Microsoft Office User" w:date="2018-03-25T14:54:00Z">
        <w:r w:rsidR="00BF5714">
          <w:rPr>
            <w:rFonts w:ascii="Arial" w:eastAsia="Times New Roman" w:hAnsi="Arial" w:cs="Arial"/>
            <w:b/>
            <w:color w:val="FF0000"/>
            <w:sz w:val="19"/>
            <w:szCs w:val="19"/>
            <w:shd w:val="clear" w:color="auto" w:fill="FFFFFF"/>
          </w:rPr>
          <w:t>hout the study</w:t>
        </w:r>
      </w:ins>
      <w:ins w:id="103" w:author="Microsoft Office User" w:date="2018-03-25T14:56:00Z">
        <w:r w:rsidR="00BF5714">
          <w:rPr>
            <w:rFonts w:ascii="Arial" w:eastAsia="Times New Roman" w:hAnsi="Arial" w:cs="Arial"/>
            <w:b/>
            <w:color w:val="FF0000"/>
            <w:sz w:val="19"/>
            <w:szCs w:val="19"/>
            <w:shd w:val="clear" w:color="auto" w:fill="FFFFFF"/>
          </w:rPr>
          <w:t xml:space="preserve"> and led to higher circulating levels of dexamethasone</w:t>
        </w:r>
      </w:ins>
      <w:ins w:id="104" w:author="Microsoft Office User" w:date="2018-03-25T14:54:00Z">
        <w:r w:rsidR="00BF5714">
          <w:rPr>
            <w:rFonts w:ascii="Arial" w:eastAsia="Times New Roman" w:hAnsi="Arial" w:cs="Arial"/>
            <w:b/>
            <w:color w:val="FF0000"/>
            <w:sz w:val="19"/>
            <w:szCs w:val="19"/>
            <w:shd w:val="clear" w:color="auto" w:fill="FFFFFF"/>
          </w:rPr>
          <w:t>. This</w:t>
        </w:r>
      </w:ins>
      <w:ins w:id="105" w:author="Microsoft Office User" w:date="2018-03-25T15:05:00Z">
        <w:r w:rsidR="0015217E">
          <w:rPr>
            <w:rFonts w:ascii="Arial" w:eastAsia="Times New Roman" w:hAnsi="Arial" w:cs="Arial"/>
            <w:b/>
            <w:color w:val="FF0000"/>
            <w:sz w:val="19"/>
            <w:szCs w:val="19"/>
            <w:shd w:val="clear" w:color="auto" w:fill="FFFFFF"/>
          </w:rPr>
          <w:t xml:space="preserve"> was unexpected and</w:t>
        </w:r>
      </w:ins>
      <w:ins w:id="106" w:author="Microsoft Office User" w:date="2018-03-25T14:54:00Z">
        <w:r w:rsidR="00BF5714">
          <w:rPr>
            <w:rFonts w:ascii="Arial" w:eastAsia="Times New Roman" w:hAnsi="Arial" w:cs="Arial"/>
            <w:b/>
            <w:color w:val="FF0000"/>
            <w:sz w:val="19"/>
            <w:szCs w:val="19"/>
            <w:shd w:val="clear" w:color="auto" w:fill="FFFFFF"/>
          </w:rPr>
          <w:t xml:space="preserve"> is a limitation to our study; however, </w:t>
        </w:r>
      </w:ins>
      <w:ins w:id="107" w:author="Microsoft Office User" w:date="2018-03-25T14:56:00Z">
        <w:r w:rsidR="00BF5714">
          <w:rPr>
            <w:rFonts w:ascii="Arial" w:eastAsia="Times New Roman" w:hAnsi="Arial" w:cs="Arial"/>
            <w:b/>
            <w:color w:val="FF0000"/>
            <w:sz w:val="19"/>
            <w:szCs w:val="19"/>
            <w:shd w:val="clear" w:color="auto" w:fill="FFFFFF"/>
          </w:rPr>
          <w:t>the</w:t>
        </w:r>
      </w:ins>
      <w:ins w:id="108" w:author="Microsoft Office User" w:date="2018-03-25T14:57:00Z">
        <w:r w:rsidR="00BF5714">
          <w:rPr>
            <w:rFonts w:ascii="Arial" w:eastAsia="Times New Roman" w:hAnsi="Arial" w:cs="Arial"/>
            <w:b/>
            <w:color w:val="FF0000"/>
            <w:sz w:val="19"/>
            <w:szCs w:val="19"/>
            <w:shd w:val="clear" w:color="auto" w:fill="FFFFFF"/>
          </w:rPr>
          <w:t xml:space="preserve"> dose received was within the clinical range administered to human patients </w:t>
        </w:r>
      </w:ins>
      <w:ins w:id="109" w:author="Microsoft Office User" w:date="2018-03-25T15:00:00Z">
        <w:r w:rsidR="00DA1055">
          <w:rPr>
            <w:rFonts w:ascii="Arial" w:eastAsia="Times New Roman" w:hAnsi="Arial" w:cs="Arial"/>
            <w:b/>
            <w:color w:val="FF0000"/>
            <w:sz w:val="19"/>
            <w:szCs w:val="19"/>
            <w:shd w:val="clear" w:color="auto" w:fill="FFFFFF"/>
          </w:rPr>
          <w:fldChar w:fldCharType="begin" w:fldLock="1"/>
        </w:r>
      </w:ins>
      <w:r w:rsidR="00DA1055">
        <w:rPr>
          <w:rFonts w:ascii="Arial" w:eastAsia="Times New Roman" w:hAnsi="Arial" w:cs="Arial"/>
          <w:b/>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DA1055">
        <w:rPr>
          <w:rFonts w:ascii="Arial" w:eastAsia="Times New Roman" w:hAnsi="Arial" w:cs="Arial"/>
          <w:b/>
          <w:color w:val="FF0000"/>
          <w:sz w:val="19"/>
          <w:szCs w:val="19"/>
          <w:shd w:val="clear" w:color="auto" w:fill="FFFFFF"/>
        </w:rPr>
        <w:fldChar w:fldCharType="separate"/>
      </w:r>
      <w:r w:rsidR="00DA1055" w:rsidRPr="00DA1055">
        <w:rPr>
          <w:rFonts w:ascii="Arial" w:eastAsia="Times New Roman" w:hAnsi="Arial" w:cs="Arial"/>
          <w:noProof/>
          <w:color w:val="FF0000"/>
          <w:sz w:val="19"/>
          <w:szCs w:val="19"/>
          <w:shd w:val="clear" w:color="auto" w:fill="FFFFFF"/>
        </w:rPr>
        <w:t>(2,3)</w:t>
      </w:r>
      <w:ins w:id="110" w:author="Microsoft Office User" w:date="2018-03-25T15:00:00Z">
        <w:r w:rsidR="00DA1055">
          <w:rPr>
            <w:rFonts w:ascii="Arial" w:eastAsia="Times New Roman" w:hAnsi="Arial" w:cs="Arial"/>
            <w:b/>
            <w:color w:val="FF0000"/>
            <w:sz w:val="19"/>
            <w:szCs w:val="19"/>
            <w:shd w:val="clear" w:color="auto" w:fill="FFFFFF"/>
          </w:rPr>
          <w:fldChar w:fldCharType="end"/>
        </w:r>
        <w:r w:rsidR="00DA1055">
          <w:rPr>
            <w:rFonts w:ascii="Arial" w:eastAsia="Times New Roman" w:hAnsi="Arial" w:cs="Arial"/>
            <w:b/>
            <w:color w:val="FF0000"/>
            <w:sz w:val="19"/>
            <w:szCs w:val="19"/>
            <w:shd w:val="clear" w:color="auto" w:fill="FFFFFF"/>
          </w:rPr>
          <w:t xml:space="preserve"> and </w:t>
        </w:r>
      </w:ins>
      <w:ins w:id="111" w:author="Microsoft Office User" w:date="2018-03-25T14:56:00Z">
        <w:r w:rsidR="00BF5714">
          <w:rPr>
            <w:rFonts w:ascii="Arial" w:eastAsia="Times New Roman" w:hAnsi="Arial" w:cs="Arial"/>
            <w:b/>
            <w:color w:val="FF0000"/>
            <w:sz w:val="19"/>
            <w:szCs w:val="19"/>
            <w:shd w:val="clear" w:color="auto" w:fill="FFFFFF"/>
          </w:rPr>
          <w:t xml:space="preserve">circulating concentrations </w:t>
        </w:r>
      </w:ins>
      <w:ins w:id="112" w:author="Microsoft Office User" w:date="2018-03-25T14:57:00Z">
        <w:r w:rsidR="00BF5714">
          <w:rPr>
            <w:rFonts w:ascii="Arial" w:eastAsia="Times New Roman" w:hAnsi="Arial" w:cs="Arial"/>
            <w:b/>
            <w:color w:val="FF0000"/>
            <w:sz w:val="19"/>
            <w:szCs w:val="19"/>
            <w:shd w:val="clear" w:color="auto" w:fill="FFFFFF"/>
          </w:rPr>
          <w:t xml:space="preserve">were </w:t>
        </w:r>
        <w:r w:rsidR="0015217E">
          <w:rPr>
            <w:rFonts w:ascii="Arial" w:eastAsia="Times New Roman" w:hAnsi="Arial" w:cs="Arial"/>
            <w:b/>
            <w:color w:val="FF0000"/>
            <w:sz w:val="19"/>
            <w:szCs w:val="19"/>
            <w:shd w:val="clear" w:color="auto" w:fill="FFFFFF"/>
          </w:rPr>
          <w:t>similar to those observed in Cushing</w:t>
        </w:r>
      </w:ins>
      <w:ins w:id="113" w:author="Microsoft Office User" w:date="2018-03-25T15:03:00Z">
        <w:r w:rsidR="0015217E">
          <w:rPr>
            <w:rFonts w:ascii="Arial" w:eastAsia="Times New Roman" w:hAnsi="Arial" w:cs="Arial"/>
            <w:b/>
            <w:color w:val="FF0000"/>
            <w:sz w:val="19"/>
            <w:szCs w:val="19"/>
            <w:shd w:val="clear" w:color="auto" w:fill="FFFFFF"/>
          </w:rPr>
          <w:t xml:space="preserve">’s Syndrome patients </w:t>
        </w:r>
      </w:ins>
      <w:ins w:id="114" w:author="Microsoft Office User" w:date="2018-03-25T15:04:00Z">
        <w:r w:rsidR="0015217E">
          <w:rPr>
            <w:rFonts w:ascii="Arial" w:eastAsia="Times New Roman" w:hAnsi="Arial" w:cs="Arial"/>
            <w:b/>
            <w:color w:val="FF0000"/>
            <w:sz w:val="19"/>
            <w:szCs w:val="19"/>
            <w:shd w:val="clear" w:color="auto" w:fill="FFFFFF"/>
          </w:rPr>
          <w:fldChar w:fldCharType="begin" w:fldLock="1"/>
        </w:r>
      </w:ins>
      <w:r w:rsidR="0015217E">
        <w:rPr>
          <w:rFonts w:ascii="Arial" w:eastAsia="Times New Roman" w:hAnsi="Arial" w:cs="Arial"/>
          <w:b/>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15217E">
        <w:rPr>
          <w:rFonts w:ascii="Arial" w:eastAsia="Times New Roman" w:hAnsi="Arial" w:cs="Arial"/>
          <w:b/>
          <w:color w:val="FF0000"/>
          <w:sz w:val="19"/>
          <w:szCs w:val="19"/>
          <w:shd w:val="clear" w:color="auto" w:fill="FFFFFF"/>
        </w:rPr>
        <w:fldChar w:fldCharType="separate"/>
      </w:r>
      <w:r w:rsidR="0015217E" w:rsidRPr="0015217E">
        <w:rPr>
          <w:rFonts w:ascii="Arial" w:eastAsia="Times New Roman" w:hAnsi="Arial" w:cs="Arial"/>
          <w:noProof/>
          <w:color w:val="FF0000"/>
          <w:sz w:val="19"/>
          <w:szCs w:val="19"/>
          <w:shd w:val="clear" w:color="auto" w:fill="FFFFFF"/>
        </w:rPr>
        <w:t>(4,5)</w:t>
      </w:r>
      <w:ins w:id="115" w:author="Microsoft Office User" w:date="2018-03-25T15:04:00Z">
        <w:r w:rsidR="0015217E">
          <w:rPr>
            <w:rFonts w:ascii="Arial" w:eastAsia="Times New Roman" w:hAnsi="Arial" w:cs="Arial"/>
            <w:b/>
            <w:color w:val="FF0000"/>
            <w:sz w:val="19"/>
            <w:szCs w:val="19"/>
            <w:shd w:val="clear" w:color="auto" w:fill="FFFFFF"/>
          </w:rPr>
          <w:fldChar w:fldCharType="end"/>
        </w:r>
        <w:r w:rsidR="0015217E">
          <w:rPr>
            <w:rFonts w:ascii="Arial" w:eastAsia="Times New Roman" w:hAnsi="Arial" w:cs="Arial"/>
            <w:b/>
            <w:color w:val="FF0000"/>
            <w:sz w:val="19"/>
            <w:szCs w:val="19"/>
            <w:shd w:val="clear" w:color="auto" w:fill="FFFFFF"/>
          </w:rPr>
          <w:t xml:space="preserve"> even after accounting for dexamethasone</w:t>
        </w:r>
      </w:ins>
      <w:ins w:id="116" w:author="Microsoft Office User" w:date="2018-03-25T15:05:00Z">
        <w:r w:rsidR="0015217E">
          <w:rPr>
            <w:rFonts w:ascii="Arial" w:eastAsia="Times New Roman" w:hAnsi="Arial" w:cs="Arial"/>
            <w:b/>
            <w:color w:val="FF0000"/>
            <w:sz w:val="19"/>
            <w:szCs w:val="19"/>
            <w:shd w:val="clear" w:color="auto" w:fill="FFFFFF"/>
          </w:rPr>
          <w:t>’</w:t>
        </w:r>
      </w:ins>
      <w:ins w:id="117" w:author="Microsoft Office User" w:date="2018-03-25T15:04:00Z">
        <w:r w:rsidR="0015217E">
          <w:rPr>
            <w:rFonts w:ascii="Arial" w:eastAsia="Times New Roman" w:hAnsi="Arial" w:cs="Arial"/>
            <w:b/>
            <w:color w:val="FF0000"/>
            <w:sz w:val="19"/>
            <w:szCs w:val="19"/>
            <w:shd w:val="clear" w:color="auto" w:fill="FFFFFF"/>
          </w:rPr>
          <w:t xml:space="preserve">s high </w:t>
        </w:r>
      </w:ins>
      <w:ins w:id="118" w:author="Microsoft Office User" w:date="2018-03-25T15:05:00Z">
        <w:r w:rsidR="0015217E">
          <w:rPr>
            <w:rFonts w:ascii="Arial" w:eastAsia="Times New Roman" w:hAnsi="Arial" w:cs="Arial"/>
            <w:b/>
            <w:color w:val="FF0000"/>
            <w:sz w:val="19"/>
            <w:szCs w:val="19"/>
            <w:shd w:val="clear" w:color="auto" w:fill="FFFFFF"/>
          </w:rPr>
          <w:t xml:space="preserve">potency. </w:t>
        </w:r>
      </w:ins>
    </w:p>
    <w:p w14:paraId="45C4669B" w14:textId="77777777" w:rsidR="00F8420F" w:rsidRDefault="00F8420F"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6A38ED57"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w:t>
      </w:r>
      <w:del w:id="119" w:author="Microsoft Office User" w:date="2018-03-24T21:00:00Z">
        <w:r w:rsidR="00826316" w:rsidDel="00177218">
          <w:rPr>
            <w:rFonts w:ascii="Arial" w:eastAsia="Times New Roman" w:hAnsi="Arial" w:cs="Arial"/>
            <w:color w:val="FF0000"/>
            <w:sz w:val="19"/>
            <w:szCs w:val="19"/>
            <w:shd w:val="clear" w:color="auto" w:fill="FFFFFF"/>
          </w:rPr>
          <w:delText>s</w:delText>
        </w:r>
      </w:del>
      <w:r w:rsidR="00826316">
        <w:rPr>
          <w:rFonts w:ascii="Arial" w:eastAsia="Times New Roman" w:hAnsi="Arial" w:cs="Arial"/>
          <w:color w:val="FF0000"/>
          <w:sz w:val="19"/>
          <w:szCs w:val="19"/>
          <w:shd w:val="clear" w:color="auto" w:fill="FFFFFF"/>
        </w:rPr>
        <w:t xml:space="preserve">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metabolic perturbations both at the 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e have also added new data in this revision addressing the role of HSL </w:t>
      </w:r>
      <w:del w:id="120" w:author="Microsoft Office User" w:date="2018-03-25T15:10:00Z">
        <w:r w:rsidR="005847DE" w:rsidDel="006C48D0">
          <w:rPr>
            <w:rFonts w:ascii="Arial" w:eastAsia="Times New Roman" w:hAnsi="Arial" w:cs="Arial"/>
            <w:color w:val="FF0000"/>
            <w:sz w:val="19"/>
            <w:szCs w:val="19"/>
            <w:shd w:val="clear" w:color="auto" w:fill="FFFFFF"/>
          </w:rPr>
          <w:delText xml:space="preserve">and Perilipin </w:delText>
        </w:r>
      </w:del>
      <w:r w:rsidR="005847DE">
        <w:rPr>
          <w:rFonts w:ascii="Arial" w:eastAsia="Times New Roman" w:hAnsi="Arial" w:cs="Arial"/>
          <w:color w:val="FF0000"/>
          <w:sz w:val="19"/>
          <w:szCs w:val="19"/>
          <w:shd w:val="clear" w:color="auto" w:fill="FFFFFF"/>
        </w:rPr>
        <w:t xml:space="preserve">phosphorylation in obese, dexamethasone treated animals.  As can be seen in the new Supplementary Figure 2, </w:t>
      </w:r>
      <w:del w:id="121" w:author="Microsoft Office User" w:date="2018-03-25T15:10:00Z">
        <w:r w:rsidR="005847DE" w:rsidDel="006C48D0">
          <w:rPr>
            <w:rFonts w:ascii="Arial" w:eastAsia="Times New Roman" w:hAnsi="Arial" w:cs="Arial"/>
            <w:color w:val="FF0000"/>
            <w:sz w:val="19"/>
            <w:szCs w:val="19"/>
            <w:shd w:val="clear" w:color="auto" w:fill="FFFFFF"/>
          </w:rPr>
          <w:delText>both</w:delText>
        </w:r>
      </w:del>
      <w:r w:rsidR="005847DE">
        <w:rPr>
          <w:rFonts w:ascii="Arial" w:eastAsia="Times New Roman" w:hAnsi="Arial" w:cs="Arial"/>
          <w:color w:val="FF0000"/>
          <w:sz w:val="19"/>
          <w:szCs w:val="19"/>
          <w:shd w:val="clear" w:color="auto" w:fill="FFFFFF"/>
        </w:rPr>
        <w:t xml:space="preserve"> HSL </w:t>
      </w:r>
      <w:del w:id="122" w:author="Microsoft Office User" w:date="2018-03-25T15:10:00Z">
        <w:r w:rsidR="005847DE" w:rsidDel="006C48D0">
          <w:rPr>
            <w:rFonts w:ascii="Arial" w:eastAsia="Times New Roman" w:hAnsi="Arial" w:cs="Arial"/>
            <w:color w:val="FF0000"/>
            <w:sz w:val="19"/>
            <w:szCs w:val="19"/>
            <w:shd w:val="clear" w:color="auto" w:fill="FFFFFF"/>
          </w:rPr>
          <w:delText xml:space="preserve">and Perilipin </w:delText>
        </w:r>
      </w:del>
      <w:r w:rsidR="005847DE">
        <w:rPr>
          <w:rFonts w:ascii="Arial" w:eastAsia="Times New Roman" w:hAnsi="Arial" w:cs="Arial"/>
          <w:color w:val="FF0000"/>
          <w:sz w:val="19"/>
          <w:szCs w:val="19"/>
          <w:shd w:val="clear" w:color="auto" w:fill="FFFFFF"/>
        </w:rPr>
        <w:t>phosphorylation on PKA sites is attenuated.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6DE26AFB" w14:textId="4FC8A1F9" w:rsidR="005847DE" w:rsidRDefault="007F626B" w:rsidP="00750B5E">
      <w:pPr>
        <w:ind w:left="720"/>
        <w:rPr>
          <w:ins w:id="123" w:author="Microsoft Office User" w:date="2018-03-25T15:56:00Z"/>
          <w:rFonts w:ascii="Arial" w:eastAsia="Times New Roman" w:hAnsi="Arial" w:cs="Arial"/>
          <w:b/>
          <w:color w:val="FF0000"/>
          <w:sz w:val="19"/>
          <w:szCs w:val="19"/>
          <w:shd w:val="clear" w:color="auto" w:fill="FFFFFF"/>
        </w:rPr>
      </w:pPr>
      <w:ins w:id="124" w:author="Microsoft Office User" w:date="2018-03-25T15:56:00Z">
        <w:r>
          <w:rPr>
            <w:rFonts w:ascii="Arial" w:eastAsia="Times New Roman" w:hAnsi="Arial" w:cs="Arial"/>
            <w:b/>
            <w:color w:val="FF0000"/>
            <w:sz w:val="19"/>
            <w:szCs w:val="19"/>
            <w:shd w:val="clear" w:color="auto" w:fill="FFFFFF"/>
          </w:rPr>
          <w:t xml:space="preserve">More detail version: </w:t>
        </w:r>
      </w:ins>
      <w:del w:id="125" w:author="Microsoft Office User" w:date="2018-03-25T15:27:00Z">
        <w:r w:rsidR="005847DE" w:rsidDel="000A7FCF">
          <w:rPr>
            <w:rFonts w:ascii="Arial" w:eastAsia="Times New Roman" w:hAnsi="Arial" w:cs="Arial"/>
            <w:b/>
            <w:color w:val="FF0000"/>
            <w:sz w:val="19"/>
            <w:szCs w:val="19"/>
            <w:shd w:val="clear" w:color="auto" w:fill="FFFFFF"/>
          </w:rPr>
          <w:delText>Say something in the results</w:delText>
        </w:r>
      </w:del>
      <w:ins w:id="126" w:author="Microsoft Office User" w:date="2018-03-25T15:27:00Z">
        <w:r w:rsidR="000A7FCF">
          <w:rPr>
            <w:rFonts w:ascii="Arial" w:eastAsia="Times New Roman" w:hAnsi="Arial" w:cs="Arial"/>
            <w:b/>
            <w:color w:val="FF0000"/>
            <w:sz w:val="19"/>
            <w:szCs w:val="19"/>
            <w:shd w:val="clear" w:color="auto" w:fill="FFFFFF"/>
          </w:rPr>
          <w:t xml:space="preserve">HFD-induced obesity </w:t>
        </w:r>
      </w:ins>
      <w:ins w:id="127" w:author="Microsoft Office User" w:date="2018-03-25T15:28:00Z">
        <w:r w:rsidR="0030669B">
          <w:rPr>
            <w:rFonts w:ascii="Arial" w:eastAsia="Times New Roman" w:hAnsi="Arial" w:cs="Arial"/>
            <w:b/>
            <w:color w:val="FF0000"/>
            <w:sz w:val="19"/>
            <w:szCs w:val="19"/>
            <w:shd w:val="clear" w:color="auto" w:fill="FFFFFF"/>
          </w:rPr>
          <w:t xml:space="preserve">led </w:t>
        </w:r>
      </w:ins>
      <w:ins w:id="128" w:author="Microsoft Office User" w:date="2018-03-25T15:38:00Z">
        <w:r w:rsidR="007F7915">
          <w:rPr>
            <w:rFonts w:ascii="Arial" w:eastAsia="Times New Roman" w:hAnsi="Arial" w:cs="Arial"/>
            <w:b/>
            <w:color w:val="FF0000"/>
            <w:sz w:val="19"/>
            <w:szCs w:val="19"/>
            <w:shd w:val="clear" w:color="auto" w:fill="FFFFFF"/>
          </w:rPr>
          <w:t xml:space="preserve">to </w:t>
        </w:r>
      </w:ins>
      <w:ins w:id="129" w:author="Microsoft Office User" w:date="2018-03-25T15:39:00Z">
        <w:r w:rsidR="00F560B7">
          <w:rPr>
            <w:rFonts w:ascii="Arial" w:eastAsia="Times New Roman" w:hAnsi="Arial" w:cs="Arial"/>
            <w:b/>
            <w:color w:val="FF0000"/>
            <w:sz w:val="19"/>
            <w:szCs w:val="19"/>
            <w:shd w:val="clear" w:color="auto" w:fill="FFFFFF"/>
          </w:rPr>
          <w:t xml:space="preserve">insignificant </w:t>
        </w:r>
      </w:ins>
      <w:ins w:id="130" w:author="Microsoft Office User" w:date="2018-03-25T15:28:00Z">
        <w:r w:rsidR="0030669B">
          <w:rPr>
            <w:rFonts w:ascii="Arial" w:eastAsia="Times New Roman" w:hAnsi="Arial" w:cs="Arial"/>
            <w:b/>
            <w:color w:val="FF0000"/>
            <w:sz w:val="19"/>
            <w:szCs w:val="19"/>
            <w:shd w:val="clear" w:color="auto" w:fill="FFFFFF"/>
          </w:rPr>
          <w:t>reduction</w:t>
        </w:r>
      </w:ins>
      <w:ins w:id="131" w:author="Microsoft Office User" w:date="2018-03-25T15:38:00Z">
        <w:r w:rsidR="007F7915">
          <w:rPr>
            <w:rFonts w:ascii="Arial" w:eastAsia="Times New Roman" w:hAnsi="Arial" w:cs="Arial"/>
            <w:b/>
            <w:color w:val="FF0000"/>
            <w:sz w:val="19"/>
            <w:szCs w:val="19"/>
            <w:shd w:val="clear" w:color="auto" w:fill="FFFFFF"/>
          </w:rPr>
          <w:t>s</w:t>
        </w:r>
      </w:ins>
      <w:ins w:id="132" w:author="Microsoft Office User" w:date="2018-03-25T15:28:00Z">
        <w:r w:rsidR="0030669B">
          <w:rPr>
            <w:rFonts w:ascii="Arial" w:eastAsia="Times New Roman" w:hAnsi="Arial" w:cs="Arial"/>
            <w:b/>
            <w:color w:val="FF0000"/>
            <w:sz w:val="19"/>
            <w:szCs w:val="19"/>
            <w:shd w:val="clear" w:color="auto" w:fill="FFFFFF"/>
          </w:rPr>
          <w:t xml:space="preserve"> in</w:t>
        </w:r>
      </w:ins>
      <w:ins w:id="133" w:author="Microsoft Office User" w:date="2018-03-25T15:29:00Z">
        <w:r w:rsidR="003728C0">
          <w:rPr>
            <w:rFonts w:ascii="Arial" w:eastAsia="Times New Roman" w:hAnsi="Arial" w:cs="Arial"/>
            <w:b/>
            <w:color w:val="FF0000"/>
            <w:sz w:val="19"/>
            <w:szCs w:val="19"/>
            <w:shd w:val="clear" w:color="auto" w:fill="FFFFFF"/>
          </w:rPr>
          <w:t xml:space="preserve"> PKA</w:t>
        </w:r>
      </w:ins>
      <w:ins w:id="134" w:author="Microsoft Office User" w:date="2018-03-25T15:28:00Z">
        <w:r w:rsidR="0030669B">
          <w:rPr>
            <w:rFonts w:ascii="Arial" w:eastAsia="Times New Roman" w:hAnsi="Arial" w:cs="Arial"/>
            <w:b/>
            <w:color w:val="FF0000"/>
            <w:sz w:val="19"/>
            <w:szCs w:val="19"/>
            <w:shd w:val="clear" w:color="auto" w:fill="FFFFFF"/>
          </w:rPr>
          <w:t xml:space="preserve"> </w:t>
        </w:r>
      </w:ins>
      <w:ins w:id="135" w:author="Microsoft Office User" w:date="2018-03-25T15:29:00Z">
        <w:r w:rsidR="003728C0">
          <w:rPr>
            <w:rFonts w:ascii="Arial" w:eastAsia="Times New Roman" w:hAnsi="Arial" w:cs="Arial"/>
            <w:b/>
            <w:color w:val="FF0000"/>
            <w:sz w:val="19"/>
            <w:szCs w:val="19"/>
            <w:shd w:val="clear" w:color="auto" w:fill="FFFFFF"/>
          </w:rPr>
          <w:t>phosphorylation</w:t>
        </w:r>
      </w:ins>
      <w:ins w:id="136" w:author="Microsoft Office User" w:date="2018-03-25T15:28:00Z">
        <w:r w:rsidR="003728C0">
          <w:rPr>
            <w:rFonts w:ascii="Arial" w:eastAsia="Times New Roman" w:hAnsi="Arial" w:cs="Arial"/>
            <w:b/>
            <w:color w:val="FF0000"/>
            <w:sz w:val="19"/>
            <w:szCs w:val="19"/>
            <w:shd w:val="clear" w:color="auto" w:fill="FFFFFF"/>
          </w:rPr>
          <w:t xml:space="preserve"> </w:t>
        </w:r>
      </w:ins>
      <w:ins w:id="137" w:author="Microsoft Office User" w:date="2018-03-25T15:29:00Z">
        <w:r w:rsidR="003728C0">
          <w:rPr>
            <w:rFonts w:ascii="Arial" w:eastAsia="Times New Roman" w:hAnsi="Arial" w:cs="Arial"/>
            <w:b/>
            <w:color w:val="FF0000"/>
            <w:sz w:val="19"/>
            <w:szCs w:val="19"/>
            <w:shd w:val="clear" w:color="auto" w:fill="FFFFFF"/>
          </w:rPr>
          <w:t>of HSL at Serine 563</w:t>
        </w:r>
      </w:ins>
      <w:ins w:id="138" w:author="Microsoft Office User" w:date="2018-03-25T15:39:00Z">
        <w:r w:rsidR="00F560B7">
          <w:rPr>
            <w:rFonts w:ascii="Arial" w:eastAsia="Times New Roman" w:hAnsi="Arial" w:cs="Arial"/>
            <w:b/>
            <w:color w:val="FF0000"/>
            <w:sz w:val="19"/>
            <w:szCs w:val="19"/>
            <w:shd w:val="clear" w:color="auto" w:fill="FFFFFF"/>
          </w:rPr>
          <w:t xml:space="preserve"> (p=0.097)</w:t>
        </w:r>
      </w:ins>
      <w:ins w:id="139" w:author="Microsoft Office User" w:date="2018-03-25T15:29:00Z">
        <w:r w:rsidR="003728C0">
          <w:rPr>
            <w:rFonts w:ascii="Arial" w:eastAsia="Times New Roman" w:hAnsi="Arial" w:cs="Arial"/>
            <w:b/>
            <w:color w:val="FF0000"/>
            <w:sz w:val="19"/>
            <w:szCs w:val="19"/>
            <w:shd w:val="clear" w:color="auto" w:fill="FFFFFF"/>
          </w:rPr>
          <w:t xml:space="preserve"> and 660 (</w:t>
        </w:r>
      </w:ins>
      <w:ins w:id="140" w:author="Microsoft Office User" w:date="2018-03-25T15:41:00Z">
        <w:r w:rsidR="00054806">
          <w:rPr>
            <w:rFonts w:ascii="Arial" w:eastAsia="Times New Roman" w:hAnsi="Arial" w:cs="Arial"/>
            <w:b/>
            <w:color w:val="FF0000"/>
            <w:sz w:val="19"/>
            <w:szCs w:val="19"/>
            <w:shd w:val="clear" w:color="auto" w:fill="FFFFFF"/>
          </w:rPr>
          <w:t>p=</w:t>
        </w:r>
      </w:ins>
      <w:ins w:id="141" w:author="Microsoft Office User" w:date="2018-03-25T15:38:00Z">
        <w:r w:rsidR="00F560B7">
          <w:rPr>
            <w:rFonts w:ascii="Arial" w:eastAsia="Times New Roman" w:hAnsi="Arial" w:cs="Arial"/>
            <w:b/>
            <w:color w:val="FF0000"/>
            <w:sz w:val="19"/>
            <w:szCs w:val="19"/>
            <w:shd w:val="clear" w:color="auto" w:fill="FFFFFF"/>
          </w:rPr>
          <w:t>0.125</w:t>
        </w:r>
      </w:ins>
      <w:ins w:id="142" w:author="Microsoft Office User" w:date="2018-03-25T15:33:00Z">
        <w:r w:rsidR="00850B22">
          <w:rPr>
            <w:rFonts w:ascii="Arial" w:eastAsia="Times New Roman" w:hAnsi="Arial" w:cs="Arial"/>
            <w:b/>
            <w:color w:val="FF0000"/>
            <w:sz w:val="19"/>
            <w:szCs w:val="19"/>
            <w:shd w:val="clear" w:color="auto" w:fill="FFFFFF"/>
          </w:rPr>
          <w:t>; Supplementary Figure 2</w:t>
        </w:r>
      </w:ins>
      <w:ins w:id="143" w:author="Microsoft Office User" w:date="2018-03-25T15:29:00Z">
        <w:r w:rsidR="003728C0">
          <w:rPr>
            <w:rFonts w:ascii="Arial" w:eastAsia="Times New Roman" w:hAnsi="Arial" w:cs="Arial"/>
            <w:b/>
            <w:color w:val="FF0000"/>
            <w:sz w:val="19"/>
            <w:szCs w:val="19"/>
            <w:shd w:val="clear" w:color="auto" w:fill="FFFFFF"/>
          </w:rPr>
          <w:t>)</w:t>
        </w:r>
      </w:ins>
      <w:ins w:id="144" w:author="Microsoft Office User" w:date="2018-03-25T15:40:00Z">
        <w:r w:rsidR="00F560B7">
          <w:rPr>
            <w:rFonts w:ascii="Arial" w:eastAsia="Times New Roman" w:hAnsi="Arial" w:cs="Arial"/>
            <w:b/>
            <w:color w:val="FF0000"/>
            <w:sz w:val="19"/>
            <w:szCs w:val="19"/>
            <w:shd w:val="clear" w:color="auto" w:fill="FFFFFF"/>
          </w:rPr>
          <w:t xml:space="preserve"> </w:t>
        </w:r>
      </w:ins>
      <w:ins w:id="145" w:author="Microsoft Office User" w:date="2018-03-25T15:42:00Z">
        <w:r w:rsidR="00E146BE">
          <w:rPr>
            <w:rFonts w:ascii="Arial" w:eastAsia="Times New Roman" w:hAnsi="Arial" w:cs="Arial"/>
            <w:b/>
            <w:color w:val="FF0000"/>
            <w:sz w:val="19"/>
            <w:szCs w:val="19"/>
            <w:shd w:val="clear" w:color="auto" w:fill="FFFFFF"/>
          </w:rPr>
          <w:t xml:space="preserve">when compared to lean mice, </w:t>
        </w:r>
      </w:ins>
      <w:ins w:id="146" w:author="Microsoft Office User" w:date="2018-03-25T15:40:00Z">
        <w:r w:rsidR="00F560B7">
          <w:rPr>
            <w:rFonts w:ascii="Arial" w:eastAsia="Times New Roman" w:hAnsi="Arial" w:cs="Arial"/>
            <w:b/>
            <w:color w:val="FF0000"/>
            <w:sz w:val="19"/>
            <w:szCs w:val="19"/>
            <w:shd w:val="clear" w:color="auto" w:fill="FFFFFF"/>
          </w:rPr>
          <w:t>as has been previously shown</w:t>
        </w:r>
      </w:ins>
      <w:ins w:id="147" w:author="Microsoft Office User" w:date="2018-03-25T15:50:00Z">
        <w:r w:rsidR="007F6FA0">
          <w:rPr>
            <w:rFonts w:ascii="Arial" w:eastAsia="Times New Roman" w:hAnsi="Arial" w:cs="Arial"/>
            <w:b/>
            <w:color w:val="FF0000"/>
            <w:sz w:val="19"/>
            <w:szCs w:val="19"/>
            <w:shd w:val="clear" w:color="auto" w:fill="FFFFFF"/>
          </w:rPr>
          <w:t xml:space="preserve"> </w:t>
        </w:r>
      </w:ins>
      <w:ins w:id="148" w:author="Microsoft Office User" w:date="2018-03-25T15:51:00Z">
        <w:r w:rsidR="007F6FA0">
          <w:rPr>
            <w:rFonts w:ascii="Arial" w:eastAsia="Times New Roman" w:hAnsi="Arial" w:cs="Arial"/>
            <w:b/>
            <w:color w:val="FF0000"/>
            <w:sz w:val="19"/>
            <w:szCs w:val="19"/>
            <w:shd w:val="clear" w:color="auto" w:fill="FFFFFF"/>
          </w:rPr>
          <w:fldChar w:fldCharType="begin" w:fldLock="1"/>
        </w:r>
      </w:ins>
      <w:r w:rsidR="007F6FA0">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6)", "plainTextFormattedCitation" : "(6)", "previouslyFormattedCitation" : "(6)" }, "properties" : {  }, "schema" : "https://github.com/citation-style-language/schema/raw/master/csl-citation.json" }</w:instrText>
      </w:r>
      <w:r w:rsidR="007F6FA0">
        <w:rPr>
          <w:rFonts w:ascii="Arial" w:eastAsia="Times New Roman" w:hAnsi="Arial" w:cs="Arial"/>
          <w:b/>
          <w:color w:val="FF0000"/>
          <w:sz w:val="19"/>
          <w:szCs w:val="19"/>
          <w:shd w:val="clear" w:color="auto" w:fill="FFFFFF"/>
        </w:rPr>
        <w:fldChar w:fldCharType="separate"/>
      </w:r>
      <w:r w:rsidR="007F6FA0" w:rsidRPr="007F6FA0">
        <w:rPr>
          <w:rFonts w:ascii="Arial" w:eastAsia="Times New Roman" w:hAnsi="Arial" w:cs="Arial"/>
          <w:noProof/>
          <w:color w:val="FF0000"/>
          <w:sz w:val="19"/>
          <w:szCs w:val="19"/>
          <w:shd w:val="clear" w:color="auto" w:fill="FFFFFF"/>
        </w:rPr>
        <w:t>(6)</w:t>
      </w:r>
      <w:ins w:id="149" w:author="Microsoft Office User" w:date="2018-03-25T15:51:00Z">
        <w:r w:rsidR="007F6FA0">
          <w:rPr>
            <w:rFonts w:ascii="Arial" w:eastAsia="Times New Roman" w:hAnsi="Arial" w:cs="Arial"/>
            <w:b/>
            <w:color w:val="FF0000"/>
            <w:sz w:val="19"/>
            <w:szCs w:val="19"/>
            <w:shd w:val="clear" w:color="auto" w:fill="FFFFFF"/>
          </w:rPr>
          <w:fldChar w:fldCharType="end"/>
        </w:r>
      </w:ins>
      <w:ins w:id="150" w:author="Microsoft Office User" w:date="2018-03-25T15:29:00Z">
        <w:r w:rsidR="003728C0">
          <w:rPr>
            <w:rFonts w:ascii="Arial" w:eastAsia="Times New Roman" w:hAnsi="Arial" w:cs="Arial"/>
            <w:b/>
            <w:color w:val="FF0000"/>
            <w:sz w:val="19"/>
            <w:szCs w:val="19"/>
            <w:shd w:val="clear" w:color="auto" w:fill="FFFFFF"/>
          </w:rPr>
          <w:t>. In the case of the serine 660 site, dexamethasone</w:t>
        </w:r>
      </w:ins>
      <w:ins w:id="151" w:author="Microsoft Office User" w:date="2018-03-25T15:31:00Z">
        <w:r w:rsidR="00850B22">
          <w:rPr>
            <w:rFonts w:ascii="Arial" w:eastAsia="Times New Roman" w:hAnsi="Arial" w:cs="Arial"/>
            <w:b/>
            <w:color w:val="FF0000"/>
            <w:sz w:val="19"/>
            <w:szCs w:val="19"/>
            <w:shd w:val="clear" w:color="auto" w:fill="FFFFFF"/>
          </w:rPr>
          <w:t xml:space="preserve"> treatment</w:t>
        </w:r>
      </w:ins>
      <w:ins w:id="152" w:author="Microsoft Office User" w:date="2018-03-25T15:29:00Z">
        <w:r w:rsidR="003728C0">
          <w:rPr>
            <w:rFonts w:ascii="Arial" w:eastAsia="Times New Roman" w:hAnsi="Arial" w:cs="Arial"/>
            <w:b/>
            <w:color w:val="FF0000"/>
            <w:sz w:val="19"/>
            <w:szCs w:val="19"/>
            <w:shd w:val="clear" w:color="auto" w:fill="FFFFFF"/>
          </w:rPr>
          <w:t xml:space="preserve"> further decreased PKA phosphorylation</w:t>
        </w:r>
      </w:ins>
      <w:ins w:id="153" w:author="Microsoft Office User" w:date="2018-03-25T15:43:00Z">
        <w:r w:rsidR="00E146BE">
          <w:rPr>
            <w:rFonts w:ascii="Arial" w:eastAsia="Times New Roman" w:hAnsi="Arial" w:cs="Arial"/>
            <w:b/>
            <w:color w:val="FF0000"/>
            <w:sz w:val="19"/>
            <w:szCs w:val="19"/>
            <w:shd w:val="clear" w:color="auto" w:fill="FFFFFF"/>
          </w:rPr>
          <w:t>, though this was not significant</w:t>
        </w:r>
      </w:ins>
      <w:ins w:id="154" w:author="Microsoft Office User" w:date="2018-03-25T15:31:00Z">
        <w:r w:rsidR="00E146BE">
          <w:rPr>
            <w:rFonts w:ascii="Arial" w:eastAsia="Times New Roman" w:hAnsi="Arial" w:cs="Arial"/>
            <w:b/>
            <w:color w:val="FF0000"/>
            <w:sz w:val="19"/>
            <w:szCs w:val="19"/>
            <w:shd w:val="clear" w:color="auto" w:fill="FFFFFF"/>
          </w:rPr>
          <w:t xml:space="preserve"> (p=</w:t>
        </w:r>
      </w:ins>
      <w:ins w:id="155" w:author="Microsoft Office User" w:date="2018-03-25T15:43:00Z">
        <w:r w:rsidR="00E146BE">
          <w:rPr>
            <w:rFonts w:ascii="Arial" w:eastAsia="Times New Roman" w:hAnsi="Arial" w:cs="Arial"/>
            <w:b/>
            <w:color w:val="FF0000"/>
            <w:sz w:val="19"/>
            <w:szCs w:val="19"/>
            <w:shd w:val="clear" w:color="auto" w:fill="FFFFFF"/>
          </w:rPr>
          <w:t>0.883)</w:t>
        </w:r>
      </w:ins>
      <w:ins w:id="156" w:author="Microsoft Office User" w:date="2018-03-25T15:29:00Z">
        <w:r w:rsidR="003728C0">
          <w:rPr>
            <w:rFonts w:ascii="Arial" w:eastAsia="Times New Roman" w:hAnsi="Arial" w:cs="Arial"/>
            <w:b/>
            <w:color w:val="FF0000"/>
            <w:sz w:val="19"/>
            <w:szCs w:val="19"/>
            <w:shd w:val="clear" w:color="auto" w:fill="FFFFFF"/>
          </w:rPr>
          <w:t xml:space="preserve">. </w:t>
        </w:r>
      </w:ins>
      <w:ins w:id="157" w:author="Microsoft Office User" w:date="2018-03-25T15:36:00Z">
        <w:r w:rsidR="007F7915">
          <w:rPr>
            <w:rFonts w:ascii="Arial" w:eastAsia="Times New Roman" w:hAnsi="Arial" w:cs="Arial"/>
            <w:b/>
            <w:color w:val="FF0000"/>
            <w:sz w:val="19"/>
            <w:szCs w:val="19"/>
            <w:shd w:val="clear" w:color="auto" w:fill="FFFFFF"/>
          </w:rPr>
          <w:t xml:space="preserve">There was no significant </w:t>
        </w:r>
      </w:ins>
      <w:ins w:id="158" w:author="Microsoft Office User" w:date="2018-03-25T15:37:00Z">
        <w:r w:rsidR="007F7915">
          <w:rPr>
            <w:rFonts w:ascii="Arial" w:eastAsia="Times New Roman" w:hAnsi="Arial" w:cs="Arial"/>
            <w:b/>
            <w:color w:val="FF0000"/>
            <w:sz w:val="19"/>
            <w:szCs w:val="19"/>
            <w:shd w:val="clear" w:color="auto" w:fill="FFFFFF"/>
          </w:rPr>
          <w:t>difference</w:t>
        </w:r>
      </w:ins>
      <w:ins w:id="159" w:author="Microsoft Office User" w:date="2018-03-25T15:36:00Z">
        <w:r w:rsidR="007F7915">
          <w:rPr>
            <w:rFonts w:ascii="Arial" w:eastAsia="Times New Roman" w:hAnsi="Arial" w:cs="Arial"/>
            <w:b/>
            <w:color w:val="FF0000"/>
            <w:sz w:val="19"/>
            <w:szCs w:val="19"/>
            <w:shd w:val="clear" w:color="auto" w:fill="FFFFFF"/>
          </w:rPr>
          <w:t xml:space="preserve"> in total HSL in obese mice</w:t>
        </w:r>
      </w:ins>
      <w:ins w:id="160" w:author="Microsoft Office User" w:date="2018-03-25T15:43:00Z">
        <w:r w:rsidR="00E146BE">
          <w:rPr>
            <w:rFonts w:ascii="Arial" w:eastAsia="Times New Roman" w:hAnsi="Arial" w:cs="Arial"/>
            <w:b/>
            <w:color w:val="FF0000"/>
            <w:sz w:val="19"/>
            <w:szCs w:val="19"/>
            <w:shd w:val="clear" w:color="auto" w:fill="FFFFFF"/>
          </w:rPr>
          <w:t xml:space="preserve"> (</w:t>
        </w:r>
      </w:ins>
      <w:ins w:id="161" w:author="Microsoft Office User" w:date="2018-03-25T15:44:00Z">
        <w:r w:rsidR="002A441C">
          <w:rPr>
            <w:rFonts w:ascii="Arial" w:eastAsia="Times New Roman" w:hAnsi="Arial" w:cs="Arial"/>
            <w:b/>
            <w:color w:val="FF0000"/>
            <w:sz w:val="19"/>
            <w:szCs w:val="19"/>
            <w:shd w:val="clear" w:color="auto" w:fill="FFFFFF"/>
          </w:rPr>
          <w:t>p=0.</w:t>
        </w:r>
        <w:r w:rsidR="00E146BE">
          <w:rPr>
            <w:rFonts w:ascii="Arial" w:eastAsia="Times New Roman" w:hAnsi="Arial" w:cs="Arial"/>
            <w:b/>
            <w:color w:val="FF0000"/>
            <w:sz w:val="19"/>
            <w:szCs w:val="19"/>
            <w:shd w:val="clear" w:color="auto" w:fill="FFFFFF"/>
          </w:rPr>
          <w:t>421)</w:t>
        </w:r>
      </w:ins>
      <w:ins w:id="162" w:author="Microsoft Office User" w:date="2018-03-25T15:36:00Z">
        <w:r w:rsidR="007F7915">
          <w:rPr>
            <w:rFonts w:ascii="Arial" w:eastAsia="Times New Roman" w:hAnsi="Arial" w:cs="Arial"/>
            <w:b/>
            <w:color w:val="FF0000"/>
            <w:sz w:val="19"/>
            <w:szCs w:val="19"/>
            <w:shd w:val="clear" w:color="auto" w:fill="FFFFFF"/>
          </w:rPr>
          <w:t xml:space="preserve">. </w:t>
        </w:r>
      </w:ins>
      <w:ins w:id="163" w:author="Microsoft Office User" w:date="2018-03-25T15:32:00Z">
        <w:r w:rsidR="00850B22">
          <w:rPr>
            <w:rFonts w:ascii="Arial" w:eastAsia="Times New Roman" w:hAnsi="Arial" w:cs="Arial"/>
            <w:b/>
            <w:color w:val="FF0000"/>
            <w:sz w:val="19"/>
            <w:szCs w:val="19"/>
            <w:shd w:val="clear" w:color="auto" w:fill="FFFFFF"/>
          </w:rPr>
          <w:t xml:space="preserve">As for lean mice, there was no </w:t>
        </w:r>
      </w:ins>
      <w:ins w:id="164" w:author="Microsoft Office User" w:date="2018-03-25T15:33:00Z">
        <w:r w:rsidR="00850B22">
          <w:rPr>
            <w:rFonts w:ascii="Arial" w:eastAsia="Times New Roman" w:hAnsi="Arial" w:cs="Arial"/>
            <w:b/>
            <w:color w:val="FF0000"/>
            <w:sz w:val="19"/>
            <w:szCs w:val="19"/>
            <w:shd w:val="clear" w:color="auto" w:fill="FFFFFF"/>
          </w:rPr>
          <w:t xml:space="preserve">significant </w:t>
        </w:r>
      </w:ins>
      <w:ins w:id="165" w:author="Microsoft Office User" w:date="2018-03-25T15:32:00Z">
        <w:r w:rsidR="00850B22">
          <w:rPr>
            <w:rFonts w:ascii="Arial" w:eastAsia="Times New Roman" w:hAnsi="Arial" w:cs="Arial"/>
            <w:b/>
            <w:color w:val="FF0000"/>
            <w:sz w:val="19"/>
            <w:szCs w:val="19"/>
            <w:shd w:val="clear" w:color="auto" w:fill="FFFFFF"/>
          </w:rPr>
          <w:t>change in either total HSL</w:t>
        </w:r>
      </w:ins>
      <w:ins w:id="166" w:author="Microsoft Office User" w:date="2018-03-25T15:47:00Z">
        <w:r w:rsidR="002A441C">
          <w:rPr>
            <w:rFonts w:ascii="Arial" w:eastAsia="Times New Roman" w:hAnsi="Arial" w:cs="Arial"/>
            <w:b/>
            <w:color w:val="FF0000"/>
            <w:sz w:val="19"/>
            <w:szCs w:val="19"/>
            <w:shd w:val="clear" w:color="auto" w:fill="FFFFFF"/>
          </w:rPr>
          <w:t xml:space="preserve"> (p=0.421)</w:t>
        </w:r>
      </w:ins>
      <w:ins w:id="167" w:author="Microsoft Office User" w:date="2018-03-25T15:32:00Z">
        <w:r w:rsidR="00850B22">
          <w:rPr>
            <w:rFonts w:ascii="Arial" w:eastAsia="Times New Roman" w:hAnsi="Arial" w:cs="Arial"/>
            <w:b/>
            <w:color w:val="FF0000"/>
            <w:sz w:val="19"/>
            <w:szCs w:val="19"/>
            <w:shd w:val="clear" w:color="auto" w:fill="FFFFFF"/>
          </w:rPr>
          <w:t xml:space="preserve"> or phosp</w:t>
        </w:r>
      </w:ins>
      <w:ins w:id="168" w:author="Microsoft Office User" w:date="2018-03-25T15:33:00Z">
        <w:r w:rsidR="00850B22">
          <w:rPr>
            <w:rFonts w:ascii="Arial" w:eastAsia="Times New Roman" w:hAnsi="Arial" w:cs="Arial"/>
            <w:b/>
            <w:color w:val="FF0000"/>
            <w:sz w:val="19"/>
            <w:szCs w:val="19"/>
            <w:shd w:val="clear" w:color="auto" w:fill="FFFFFF"/>
          </w:rPr>
          <w:t>horylated</w:t>
        </w:r>
      </w:ins>
      <w:ins w:id="169" w:author="Microsoft Office User" w:date="2018-03-25T15:47:00Z">
        <w:r w:rsidR="002A441C">
          <w:rPr>
            <w:rFonts w:ascii="Arial" w:eastAsia="Times New Roman" w:hAnsi="Arial" w:cs="Arial"/>
            <w:b/>
            <w:color w:val="FF0000"/>
            <w:sz w:val="19"/>
            <w:szCs w:val="19"/>
            <w:shd w:val="clear" w:color="auto" w:fill="FFFFFF"/>
          </w:rPr>
          <w:t xml:space="preserve"> (p&gt;</w:t>
        </w:r>
      </w:ins>
      <w:ins w:id="170" w:author="Microsoft Office User" w:date="2018-03-25T15:48:00Z">
        <w:r w:rsidR="002A441C">
          <w:rPr>
            <w:rFonts w:ascii="Arial" w:eastAsia="Times New Roman" w:hAnsi="Arial" w:cs="Arial"/>
            <w:b/>
            <w:color w:val="FF0000"/>
            <w:sz w:val="19"/>
            <w:szCs w:val="19"/>
            <w:shd w:val="clear" w:color="auto" w:fill="FFFFFF"/>
          </w:rPr>
          <w:t>0.6)</w:t>
        </w:r>
      </w:ins>
      <w:ins w:id="171" w:author="Microsoft Office User" w:date="2018-03-25T15:33:00Z">
        <w:r w:rsidR="00850B22">
          <w:rPr>
            <w:rFonts w:ascii="Arial" w:eastAsia="Times New Roman" w:hAnsi="Arial" w:cs="Arial"/>
            <w:b/>
            <w:color w:val="FF0000"/>
            <w:sz w:val="19"/>
            <w:szCs w:val="19"/>
            <w:shd w:val="clear" w:color="auto" w:fill="FFFFFF"/>
          </w:rPr>
          <w:t xml:space="preserve"> levels</w:t>
        </w:r>
      </w:ins>
      <w:ins w:id="172" w:author="Microsoft Office User" w:date="2018-03-25T15:44:00Z">
        <w:r w:rsidR="00E146BE">
          <w:rPr>
            <w:rFonts w:ascii="Arial" w:eastAsia="Times New Roman" w:hAnsi="Arial" w:cs="Arial"/>
            <w:b/>
            <w:color w:val="FF0000"/>
            <w:sz w:val="19"/>
            <w:szCs w:val="19"/>
            <w:shd w:val="clear" w:color="auto" w:fill="FFFFFF"/>
          </w:rPr>
          <w:t xml:space="preserve"> when comparing treatment groups</w:t>
        </w:r>
      </w:ins>
      <w:ins w:id="173" w:author="Microsoft Office User" w:date="2018-03-25T15:33:00Z">
        <w:r w:rsidR="00850B22">
          <w:rPr>
            <w:rFonts w:ascii="Arial" w:eastAsia="Times New Roman" w:hAnsi="Arial" w:cs="Arial"/>
            <w:b/>
            <w:color w:val="FF0000"/>
            <w:sz w:val="19"/>
            <w:szCs w:val="19"/>
            <w:shd w:val="clear" w:color="auto" w:fill="FFFFFF"/>
          </w:rPr>
          <w:t>.</w:t>
        </w:r>
      </w:ins>
    </w:p>
    <w:p w14:paraId="76FBE37B" w14:textId="3BFED666" w:rsidR="007F626B" w:rsidRPr="00750B5E" w:rsidRDefault="007F626B" w:rsidP="00750B5E">
      <w:pPr>
        <w:ind w:left="720"/>
        <w:rPr>
          <w:rFonts w:ascii="Arial" w:eastAsia="Times New Roman" w:hAnsi="Arial" w:cs="Arial"/>
          <w:b/>
          <w:color w:val="FF0000"/>
          <w:sz w:val="19"/>
          <w:szCs w:val="19"/>
          <w:shd w:val="clear" w:color="auto" w:fill="FFFFFF"/>
        </w:rPr>
      </w:pPr>
      <w:ins w:id="174" w:author="Microsoft Office User" w:date="2018-03-25T15:56:00Z">
        <w:r>
          <w:rPr>
            <w:rFonts w:ascii="Arial" w:eastAsia="Times New Roman" w:hAnsi="Arial" w:cs="Arial"/>
            <w:b/>
            <w:color w:val="FF0000"/>
            <w:sz w:val="19"/>
            <w:szCs w:val="19"/>
            <w:shd w:val="clear" w:color="auto" w:fill="FFFFFF"/>
          </w:rPr>
          <w:lastRenderedPageBreak/>
          <w:t xml:space="preserve">Less detail version: There were no significant differences observed in </w:t>
        </w:r>
      </w:ins>
      <w:ins w:id="175" w:author="Microsoft Office User" w:date="2018-03-25T15:57:00Z">
        <w:r>
          <w:rPr>
            <w:rFonts w:ascii="Arial" w:eastAsia="Times New Roman" w:hAnsi="Arial" w:cs="Arial"/>
            <w:b/>
            <w:color w:val="FF0000"/>
            <w:sz w:val="19"/>
            <w:szCs w:val="19"/>
            <w:shd w:val="clear" w:color="auto" w:fill="FFFFFF"/>
          </w:rPr>
          <w:t xml:space="preserve">HSL expression or activation </w:t>
        </w:r>
      </w:ins>
      <w:ins w:id="176" w:author="Microsoft Office User" w:date="2018-03-25T16:02:00Z">
        <w:r>
          <w:rPr>
            <w:rFonts w:ascii="Arial" w:eastAsia="Times New Roman" w:hAnsi="Arial" w:cs="Arial"/>
            <w:b/>
            <w:color w:val="FF0000"/>
            <w:sz w:val="19"/>
            <w:szCs w:val="19"/>
            <w:shd w:val="clear" w:color="auto" w:fill="FFFFFF"/>
          </w:rPr>
          <w:t xml:space="preserve">(via phosphorylation) </w:t>
        </w:r>
      </w:ins>
      <w:ins w:id="177" w:author="Microsoft Office User" w:date="2018-03-25T15:57:00Z">
        <w:r>
          <w:rPr>
            <w:rFonts w:ascii="Arial" w:eastAsia="Times New Roman" w:hAnsi="Arial" w:cs="Arial"/>
            <w:b/>
            <w:color w:val="FF0000"/>
            <w:sz w:val="19"/>
            <w:szCs w:val="19"/>
            <w:shd w:val="clear" w:color="auto" w:fill="FFFFFF"/>
          </w:rPr>
          <w:t>at the protein level for diet or treatment. However, phosph</w:t>
        </w:r>
      </w:ins>
      <w:ins w:id="178" w:author="Microsoft Office User" w:date="2018-03-25T15:58:00Z">
        <w:r>
          <w:rPr>
            <w:rFonts w:ascii="Arial" w:eastAsia="Times New Roman" w:hAnsi="Arial" w:cs="Arial"/>
            <w:b/>
            <w:color w:val="FF0000"/>
            <w:sz w:val="19"/>
            <w:szCs w:val="19"/>
            <w:shd w:val="clear" w:color="auto" w:fill="FFFFFF"/>
          </w:rPr>
          <w:t>or</w:t>
        </w:r>
      </w:ins>
      <w:ins w:id="179" w:author="Microsoft Office User" w:date="2018-03-25T15:57:00Z">
        <w:r>
          <w:rPr>
            <w:rFonts w:ascii="Arial" w:eastAsia="Times New Roman" w:hAnsi="Arial" w:cs="Arial"/>
            <w:b/>
            <w:color w:val="FF0000"/>
            <w:sz w:val="19"/>
            <w:szCs w:val="19"/>
            <w:shd w:val="clear" w:color="auto" w:fill="FFFFFF"/>
          </w:rPr>
          <w:t>y</w:t>
        </w:r>
      </w:ins>
      <w:ins w:id="180" w:author="Microsoft Office User" w:date="2018-03-25T15:58:00Z">
        <w:r>
          <w:rPr>
            <w:rFonts w:ascii="Arial" w:eastAsia="Times New Roman" w:hAnsi="Arial" w:cs="Arial"/>
            <w:b/>
            <w:color w:val="FF0000"/>
            <w:sz w:val="19"/>
            <w:szCs w:val="19"/>
            <w:shd w:val="clear" w:color="auto" w:fill="FFFFFF"/>
          </w:rPr>
          <w:t>l</w:t>
        </w:r>
      </w:ins>
      <w:ins w:id="181" w:author="Microsoft Office User" w:date="2018-03-25T15:57:00Z">
        <w:r>
          <w:rPr>
            <w:rFonts w:ascii="Arial" w:eastAsia="Times New Roman" w:hAnsi="Arial" w:cs="Arial"/>
            <w:b/>
            <w:color w:val="FF0000"/>
            <w:sz w:val="19"/>
            <w:szCs w:val="19"/>
            <w:shd w:val="clear" w:color="auto" w:fill="FFFFFF"/>
          </w:rPr>
          <w:t xml:space="preserve">ation of </w:t>
        </w:r>
      </w:ins>
      <w:ins w:id="182" w:author="Microsoft Office User" w:date="2018-03-25T15:58:00Z">
        <w:r>
          <w:rPr>
            <w:rFonts w:ascii="Arial" w:eastAsia="Times New Roman" w:hAnsi="Arial" w:cs="Arial"/>
            <w:b/>
            <w:color w:val="FF0000"/>
            <w:sz w:val="19"/>
            <w:szCs w:val="19"/>
            <w:shd w:val="clear" w:color="auto" w:fill="FFFFFF"/>
          </w:rPr>
          <w:t>PKA sites on HSL ten</w:t>
        </w:r>
      </w:ins>
      <w:ins w:id="183" w:author="Microsoft Office User" w:date="2018-03-25T15:59:00Z">
        <w:r>
          <w:rPr>
            <w:rFonts w:ascii="Arial" w:eastAsia="Times New Roman" w:hAnsi="Arial" w:cs="Arial"/>
            <w:b/>
            <w:color w:val="FF0000"/>
            <w:sz w:val="19"/>
            <w:szCs w:val="19"/>
            <w:shd w:val="clear" w:color="auto" w:fill="FFFFFF"/>
          </w:rPr>
          <w:t xml:space="preserve">ded to be lower in obese mice when compared to lean, as has been </w:t>
        </w:r>
      </w:ins>
      <w:ins w:id="184" w:author="Microsoft Office User" w:date="2018-03-25T16:00:00Z">
        <w:r>
          <w:rPr>
            <w:rFonts w:ascii="Arial" w:eastAsia="Times New Roman" w:hAnsi="Arial" w:cs="Arial"/>
            <w:b/>
            <w:color w:val="FF0000"/>
            <w:sz w:val="19"/>
            <w:szCs w:val="19"/>
            <w:shd w:val="clear" w:color="auto" w:fill="FFFFFF"/>
          </w:rPr>
          <w:t xml:space="preserve">shown previously </w:t>
        </w:r>
        <w:r>
          <w:rPr>
            <w:rFonts w:ascii="Arial" w:eastAsia="Times New Roman" w:hAnsi="Arial" w:cs="Arial"/>
            <w:b/>
            <w:color w:val="FF0000"/>
            <w:sz w:val="19"/>
            <w:szCs w:val="19"/>
            <w:shd w:val="clear" w:color="auto" w:fill="FFFFFF"/>
          </w:rPr>
          <w:fldChar w:fldCharType="begin" w:fldLock="1"/>
        </w:r>
      </w:ins>
      <w:r>
        <w:rPr>
          <w:rFonts w:ascii="Arial" w:eastAsia="Times New Roman" w:hAnsi="Arial" w:cs="Arial"/>
          <w:b/>
          <w:color w:val="FF0000"/>
          <w:sz w:val="19"/>
          <w:szCs w:val="19"/>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6)", "plainTextFormattedCitation" : "(6)", "previouslyFormattedCitation" : "(6)" }, "properties" : {  }, "schema" : "https://github.com/citation-style-language/schema/raw/master/csl-citation.json" }</w:instrText>
      </w:r>
      <w:r>
        <w:rPr>
          <w:rFonts w:ascii="Arial" w:eastAsia="Times New Roman" w:hAnsi="Arial" w:cs="Arial"/>
          <w:b/>
          <w:color w:val="FF0000"/>
          <w:sz w:val="19"/>
          <w:szCs w:val="19"/>
          <w:shd w:val="clear" w:color="auto" w:fill="FFFFFF"/>
        </w:rPr>
        <w:fldChar w:fldCharType="separate"/>
      </w:r>
      <w:r w:rsidRPr="007F626B">
        <w:rPr>
          <w:rFonts w:ascii="Arial" w:eastAsia="Times New Roman" w:hAnsi="Arial" w:cs="Arial"/>
          <w:noProof/>
          <w:color w:val="FF0000"/>
          <w:sz w:val="19"/>
          <w:szCs w:val="19"/>
          <w:shd w:val="clear" w:color="auto" w:fill="FFFFFF"/>
        </w:rPr>
        <w:t>(6)</w:t>
      </w:r>
      <w:ins w:id="185" w:author="Microsoft Office User" w:date="2018-03-25T16:00:00Z">
        <w:r>
          <w:rPr>
            <w:rFonts w:ascii="Arial" w:eastAsia="Times New Roman" w:hAnsi="Arial" w:cs="Arial"/>
            <w:b/>
            <w:color w:val="FF0000"/>
            <w:sz w:val="19"/>
            <w:szCs w:val="19"/>
            <w:shd w:val="clear" w:color="auto" w:fill="FFFFFF"/>
          </w:rPr>
          <w:fldChar w:fldCharType="end"/>
        </w:r>
        <w:r>
          <w:rPr>
            <w:rFonts w:ascii="Arial" w:eastAsia="Times New Roman" w:hAnsi="Arial" w:cs="Arial"/>
            <w:b/>
            <w:color w:val="FF0000"/>
            <w:sz w:val="19"/>
            <w:szCs w:val="19"/>
            <w:shd w:val="clear" w:color="auto" w:fill="FFFFFF"/>
          </w:rPr>
          <w:t xml:space="preserve"> and </w:t>
        </w:r>
      </w:ins>
      <w:ins w:id="186" w:author="Microsoft Office User" w:date="2018-03-25T16:01:00Z">
        <w:r>
          <w:rPr>
            <w:rFonts w:ascii="Arial" w:eastAsia="Times New Roman" w:hAnsi="Arial" w:cs="Arial"/>
            <w:b/>
            <w:color w:val="FF0000"/>
            <w:sz w:val="19"/>
            <w:szCs w:val="19"/>
            <w:shd w:val="clear" w:color="auto" w:fill="FFFFFF"/>
          </w:rPr>
          <w:t>dexamethasone</w:t>
        </w:r>
      </w:ins>
      <w:ins w:id="187" w:author="Microsoft Office User" w:date="2018-03-25T16:00:00Z">
        <w:r>
          <w:rPr>
            <w:rFonts w:ascii="Arial" w:eastAsia="Times New Roman" w:hAnsi="Arial" w:cs="Arial"/>
            <w:b/>
            <w:color w:val="FF0000"/>
            <w:sz w:val="19"/>
            <w:szCs w:val="19"/>
            <w:shd w:val="clear" w:color="auto" w:fill="FFFFFF"/>
          </w:rPr>
          <w:t xml:space="preserve"> </w:t>
        </w:r>
      </w:ins>
      <w:ins w:id="188" w:author="Microsoft Office User" w:date="2018-03-25T16:01:00Z">
        <w:r>
          <w:rPr>
            <w:rFonts w:ascii="Arial" w:eastAsia="Times New Roman" w:hAnsi="Arial" w:cs="Arial"/>
            <w:b/>
            <w:color w:val="FF0000"/>
            <w:sz w:val="19"/>
            <w:szCs w:val="19"/>
            <w:shd w:val="clear" w:color="auto" w:fill="FFFFFF"/>
          </w:rPr>
          <w:t>treatment appeared to further reduce phosphorylation on serine 660</w:t>
        </w:r>
      </w:ins>
      <w:ins w:id="189" w:author="Microsoft Office User" w:date="2018-03-25T16:00:00Z">
        <w:r>
          <w:rPr>
            <w:rFonts w:ascii="Arial" w:eastAsia="Times New Roman" w:hAnsi="Arial" w:cs="Arial"/>
            <w:b/>
            <w:color w:val="FF0000"/>
            <w:sz w:val="19"/>
            <w:szCs w:val="19"/>
            <w:shd w:val="clear" w:color="auto" w:fill="FFFFFF"/>
          </w:rPr>
          <w:t>.</w:t>
        </w:r>
      </w:ins>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2967F0E7" w:rsidR="005847DE" w:rsidRPr="00750B5E" w:rsidRDefault="005847DE" w:rsidP="00750B5E">
      <w:pPr>
        <w:ind w:left="720"/>
        <w:rPr>
          <w:rFonts w:ascii="Arial" w:eastAsia="Times New Roman" w:hAnsi="Arial" w:cs="Arial"/>
          <w:b/>
          <w:color w:val="FF0000"/>
          <w:sz w:val="19"/>
          <w:szCs w:val="19"/>
          <w:shd w:val="clear" w:color="auto" w:fill="FFFFFF"/>
        </w:rPr>
      </w:pPr>
      <w:del w:id="190" w:author="Microsoft Office User" w:date="2018-03-25T15:52:00Z">
        <w:r w:rsidDel="00F17DA5">
          <w:rPr>
            <w:rFonts w:ascii="Arial" w:eastAsia="Times New Roman" w:hAnsi="Arial" w:cs="Arial"/>
            <w:b/>
            <w:color w:val="FF0000"/>
            <w:sz w:val="19"/>
            <w:szCs w:val="19"/>
            <w:shd w:val="clear" w:color="auto" w:fill="FFFFFF"/>
          </w:rPr>
          <w:delText>Say something in the discussion</w:delText>
        </w:r>
      </w:del>
      <w:ins w:id="191" w:author="Microsoft Office User" w:date="2018-03-25T15:52:00Z">
        <w:r w:rsidR="00F17DA5">
          <w:rPr>
            <w:rFonts w:ascii="Arial" w:eastAsia="Times New Roman" w:hAnsi="Arial" w:cs="Arial"/>
            <w:b/>
            <w:color w:val="FF0000"/>
            <w:sz w:val="19"/>
            <w:szCs w:val="19"/>
            <w:shd w:val="clear" w:color="auto" w:fill="FFFFFF"/>
          </w:rPr>
          <w:t xml:space="preserve">Given the lack of </w:t>
        </w:r>
      </w:ins>
    </w:p>
    <w:p w14:paraId="1D4E1A0C" w14:textId="542108CE" w:rsidR="008B31DB" w:rsidRDefault="008B31DB" w:rsidP="00DD20C6">
      <w:pPr>
        <w:rPr>
          <w:rFonts w:ascii="Arial" w:eastAsia="Times New Roman" w:hAnsi="Arial" w:cs="Arial"/>
          <w:color w:val="222222"/>
          <w:sz w:val="19"/>
          <w:szCs w:val="19"/>
          <w:shd w:val="clear" w:color="auto" w:fill="FFFFFF"/>
        </w:rPr>
      </w:pPr>
      <w:bookmarkStart w:id="192" w:name="_GoBack"/>
      <w:bookmarkEnd w:id="192"/>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1FCAA540" w14:textId="0ABFF34F"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he requested data is presented in Figure 3</w:t>
      </w:r>
      <w:del w:id="193" w:author="Microsoft Office User" w:date="2018-03-24T20:13:00Z">
        <w:r w:rsidDel="00326F6D">
          <w:rPr>
            <w:rFonts w:ascii="Arial" w:eastAsia="Times New Roman" w:hAnsi="Arial" w:cs="Arial"/>
            <w:color w:val="FF0000"/>
            <w:sz w:val="19"/>
            <w:szCs w:val="19"/>
            <w:shd w:val="clear" w:color="auto" w:fill="FFFFFF"/>
          </w:rPr>
          <w:delText>A</w:delText>
        </w:r>
      </w:del>
      <w:r>
        <w:rPr>
          <w:rFonts w:ascii="Arial" w:eastAsia="Times New Roman" w:hAnsi="Arial" w:cs="Arial"/>
          <w:color w:val="FF0000"/>
          <w:sz w:val="19"/>
          <w:szCs w:val="19"/>
          <w:shd w:val="clear" w:color="auto" w:fill="FFFFFF"/>
        </w:rPr>
        <w:t xml:space="preserve"> of this response (and the revised Supplementary Figure </w:t>
      </w:r>
      <w:ins w:id="194" w:author="Microsoft Office User" w:date="2018-03-24T20:13:00Z">
        <w:r w:rsidR="00326F6D">
          <w:rPr>
            <w:rFonts w:ascii="Arial" w:eastAsia="Times New Roman" w:hAnsi="Arial" w:cs="Arial"/>
            <w:color w:val="FF0000"/>
            <w:sz w:val="19"/>
            <w:szCs w:val="19"/>
            <w:shd w:val="clear" w:color="auto" w:fill="FFFFFF"/>
          </w:rPr>
          <w:t>1A</w:t>
        </w:r>
      </w:ins>
      <w:del w:id="195" w:author="Microsoft Office User" w:date="2018-03-24T20:13:00Z">
        <w:r w:rsidDel="00326F6D">
          <w:rPr>
            <w:rFonts w:ascii="Arial" w:eastAsia="Times New Roman" w:hAnsi="Arial" w:cs="Arial"/>
            <w:color w:val="FF0000"/>
            <w:sz w:val="19"/>
            <w:szCs w:val="19"/>
            <w:shd w:val="clear" w:color="auto" w:fill="FFFFFF"/>
          </w:rPr>
          <w:delText>XX</w:delText>
        </w:r>
      </w:del>
      <w:r>
        <w:rPr>
          <w:rFonts w:ascii="Arial" w:eastAsia="Times New Roman" w:hAnsi="Arial" w:cs="Arial"/>
          <w:color w:val="FF0000"/>
          <w:sz w:val="19"/>
          <w:szCs w:val="19"/>
          <w:shd w:val="clear" w:color="auto" w:fill="FFFFFF"/>
        </w:rPr>
        <w:t>), demonstrating impaired insulin response in both lean and obese animals. This is described in the results section as such:</w:t>
      </w:r>
    </w:p>
    <w:p w14:paraId="6F2FB479" w14:textId="77777777" w:rsidR="00253A0E" w:rsidRDefault="00253A0E" w:rsidP="008B31DB">
      <w:pPr>
        <w:rPr>
          <w:rFonts w:ascii="Arial" w:eastAsia="Times New Roman" w:hAnsi="Arial" w:cs="Arial"/>
          <w:color w:val="FF0000"/>
          <w:sz w:val="19"/>
          <w:szCs w:val="19"/>
          <w:shd w:val="clear" w:color="auto" w:fill="FFFFFF"/>
        </w:rPr>
      </w:pPr>
    </w:p>
    <w:p w14:paraId="5EE29C7D" w14:textId="0A406C6A" w:rsidR="00253A0E" w:rsidRDefault="00253A0E" w:rsidP="00750B5E">
      <w:pPr>
        <w:ind w:left="720"/>
        <w:rPr>
          <w:rFonts w:ascii="Arial" w:eastAsia="Times New Roman" w:hAnsi="Arial" w:cs="Arial"/>
          <w:color w:val="FF0000"/>
          <w:sz w:val="19"/>
          <w:szCs w:val="19"/>
          <w:shd w:val="clear" w:color="auto" w:fill="FFFFFF"/>
        </w:rPr>
      </w:pPr>
      <w:del w:id="196" w:author="Microsoft Office User" w:date="2018-03-24T19:32:00Z">
        <w:r w:rsidDel="0067000C">
          <w:rPr>
            <w:rFonts w:ascii="Arial" w:eastAsia="Times New Roman" w:hAnsi="Arial" w:cs="Arial"/>
            <w:b/>
            <w:color w:val="FF0000"/>
            <w:sz w:val="19"/>
            <w:szCs w:val="19"/>
            <w:shd w:val="clear" w:color="auto" w:fill="FFFFFF"/>
          </w:rPr>
          <w:delText>One sentence referring to this figure</w:delText>
        </w:r>
      </w:del>
      <w:ins w:id="197" w:author="Microsoft Office User" w:date="2018-03-24T19:32:00Z">
        <w:r w:rsidR="0067000C">
          <w:rPr>
            <w:rFonts w:ascii="Arial" w:eastAsia="Times New Roman" w:hAnsi="Arial" w:cs="Arial"/>
            <w:b/>
            <w:color w:val="FF0000"/>
            <w:sz w:val="19"/>
            <w:szCs w:val="19"/>
            <w:shd w:val="clear" w:color="auto" w:fill="FFFFFF"/>
          </w:rPr>
          <w:t xml:space="preserve">When </w:t>
        </w:r>
        <w:r w:rsidR="004019FB">
          <w:rPr>
            <w:rFonts w:ascii="Arial" w:eastAsia="Times New Roman" w:hAnsi="Arial" w:cs="Arial"/>
            <w:b/>
            <w:color w:val="FF0000"/>
            <w:sz w:val="19"/>
            <w:szCs w:val="19"/>
            <w:shd w:val="clear" w:color="auto" w:fill="FFFFFF"/>
          </w:rPr>
          <w:t>normalized to percent change from basal</w:t>
        </w:r>
      </w:ins>
      <w:ins w:id="198" w:author="Microsoft Office User" w:date="2018-03-24T19:35:00Z">
        <w:r w:rsidR="00800F94">
          <w:rPr>
            <w:rFonts w:ascii="Arial" w:eastAsia="Times New Roman" w:hAnsi="Arial" w:cs="Arial"/>
            <w:b/>
            <w:color w:val="FF0000"/>
            <w:sz w:val="19"/>
            <w:szCs w:val="19"/>
            <w:shd w:val="clear" w:color="auto" w:fill="FFFFFF"/>
          </w:rPr>
          <w:t xml:space="preserve">, </w:t>
        </w:r>
      </w:ins>
      <w:ins w:id="199" w:author="Microsoft Office User" w:date="2018-03-24T19:37:00Z">
        <w:r w:rsidR="00800F94">
          <w:rPr>
            <w:rFonts w:ascii="Arial" w:eastAsia="Times New Roman" w:hAnsi="Arial" w:cs="Arial"/>
            <w:b/>
            <w:color w:val="FF0000"/>
            <w:sz w:val="19"/>
            <w:szCs w:val="19"/>
            <w:shd w:val="clear" w:color="auto" w:fill="FFFFFF"/>
          </w:rPr>
          <w:t>dexamethasone treatment results in reduced glucose</w:t>
        </w:r>
      </w:ins>
      <w:ins w:id="200" w:author="Microsoft Office User" w:date="2018-03-24T19:36:00Z">
        <w:r w:rsidR="00800F94">
          <w:rPr>
            <w:rFonts w:ascii="Arial" w:eastAsia="Times New Roman" w:hAnsi="Arial" w:cs="Arial"/>
            <w:b/>
            <w:color w:val="FF0000"/>
            <w:sz w:val="19"/>
            <w:szCs w:val="19"/>
            <w:shd w:val="clear" w:color="auto" w:fill="FFFFFF"/>
          </w:rPr>
          <w:t xml:space="preserve"> disposal </w:t>
        </w:r>
      </w:ins>
      <w:ins w:id="201" w:author="Microsoft Office User" w:date="2018-03-24T19:38:00Z">
        <w:r w:rsidR="00800F94">
          <w:rPr>
            <w:rFonts w:ascii="Arial" w:eastAsia="Times New Roman" w:hAnsi="Arial" w:cs="Arial"/>
            <w:b/>
            <w:color w:val="FF0000"/>
            <w:sz w:val="19"/>
            <w:szCs w:val="19"/>
            <w:shd w:val="clear" w:color="auto" w:fill="FFFFFF"/>
          </w:rPr>
          <w:t xml:space="preserve">when compared to water controls </w:t>
        </w:r>
      </w:ins>
      <w:ins w:id="202" w:author="Microsoft Office User" w:date="2018-03-24T19:33:00Z">
        <w:r w:rsidR="00800F94">
          <w:rPr>
            <w:rFonts w:ascii="Arial" w:eastAsia="Times New Roman" w:hAnsi="Arial" w:cs="Arial"/>
            <w:b/>
            <w:color w:val="FF0000"/>
            <w:sz w:val="19"/>
            <w:szCs w:val="19"/>
            <w:shd w:val="clear" w:color="auto" w:fill="FFFFFF"/>
          </w:rPr>
          <w:t>in lean and obese mice</w:t>
        </w:r>
      </w:ins>
      <w:ins w:id="203" w:author="Microsoft Office User" w:date="2018-03-24T19:39:00Z">
        <w:r w:rsidR="00326F6D">
          <w:rPr>
            <w:rFonts w:ascii="Arial" w:eastAsia="Times New Roman" w:hAnsi="Arial" w:cs="Arial"/>
            <w:b/>
            <w:color w:val="FF0000"/>
            <w:sz w:val="19"/>
            <w:szCs w:val="19"/>
            <w:shd w:val="clear" w:color="auto" w:fill="FFFFFF"/>
          </w:rPr>
          <w:t xml:space="preserve"> (Supplementary Figure 1A</w:t>
        </w:r>
        <w:r w:rsidR="00800F94">
          <w:rPr>
            <w:rFonts w:ascii="Arial" w:eastAsia="Times New Roman" w:hAnsi="Arial" w:cs="Arial"/>
            <w:b/>
            <w:color w:val="FF0000"/>
            <w:sz w:val="19"/>
            <w:szCs w:val="19"/>
            <w:shd w:val="clear" w:color="auto" w:fill="FFFFFF"/>
          </w:rPr>
          <w:t>)</w:t>
        </w:r>
      </w:ins>
      <w:ins w:id="204" w:author="Microsoft Office User" w:date="2018-03-24T19:33:00Z">
        <w:r w:rsidR="00800F94">
          <w:rPr>
            <w:rFonts w:ascii="Arial" w:eastAsia="Times New Roman" w:hAnsi="Arial" w:cs="Arial"/>
            <w:b/>
            <w:color w:val="FF0000"/>
            <w:sz w:val="19"/>
            <w:szCs w:val="19"/>
            <w:shd w:val="clear" w:color="auto" w:fill="FFFFFF"/>
          </w:rPr>
          <w:t>.</w:t>
        </w:r>
      </w:ins>
    </w:p>
    <w:p w14:paraId="79FE2C56" w14:textId="5CDCB69E" w:rsidR="00BC3336" w:rsidRDefault="00326F6D" w:rsidP="008B31DB">
      <w:pPr>
        <w:rPr>
          <w:rFonts w:ascii="Arial" w:eastAsia="Times New Roman" w:hAnsi="Arial" w:cs="Arial"/>
          <w:color w:val="FF0000"/>
          <w:sz w:val="19"/>
          <w:szCs w:val="19"/>
          <w:shd w:val="clear" w:color="auto" w:fill="FFFFFF"/>
        </w:rPr>
      </w:pPr>
      <w:ins w:id="205" w:author="Microsoft Office User" w:date="2018-03-24T19:52:00Z">
        <w:r w:rsidRPr="00F57EE7">
          <w:rPr>
            <w:rFonts w:ascii="Arial" w:eastAsia="Times New Roman" w:hAnsi="Arial" w:cs="Arial"/>
            <w:noProof/>
            <w:color w:val="222222"/>
            <w:sz w:val="19"/>
            <w:szCs w:val="19"/>
          </w:rPr>
          <mc:AlternateContent>
            <mc:Choice Requires="wps">
              <w:drawing>
                <wp:anchor distT="0" distB="0" distL="114300" distR="114300" simplePos="0" relativeHeight="251669504" behindDoc="0" locked="0" layoutInCell="1" allowOverlap="1" wp14:anchorId="6E4E7627" wp14:editId="3405C82A">
                  <wp:simplePos x="0" y="0"/>
                  <wp:positionH relativeFrom="column">
                    <wp:posOffset>-66040</wp:posOffset>
                  </wp:positionH>
                  <wp:positionV relativeFrom="paragraph">
                    <wp:posOffset>2391410</wp:posOffset>
                  </wp:positionV>
                  <wp:extent cx="6056630" cy="569595"/>
                  <wp:effectExtent l="0" t="0" r="0" b="0"/>
                  <wp:wrapSquare wrapText="bothSides"/>
                  <wp:docPr id="8" name="Text Box 8"/>
                  <wp:cNvGraphicFramePr/>
                  <a:graphic xmlns:a="http://schemas.openxmlformats.org/drawingml/2006/main">
                    <a:graphicData uri="http://schemas.microsoft.com/office/word/2010/wordprocessingShape">
                      <wps:wsp>
                        <wps:cNvSpPr txBox="1"/>
                        <wps:spPr>
                          <a:xfrm>
                            <a:off x="0" y="0"/>
                            <a:ext cx="6056630" cy="5695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79D0FD" w14:textId="77777777" w:rsidR="001A5EFC" w:rsidRDefault="001A5EFC" w:rsidP="001A5EFC">
                              <w:pPr>
                                <w:rPr>
                                  <w:ins w:id="206" w:author="Microsoft Office User" w:date="2018-03-24T19:52:00Z"/>
                                  <w:rFonts w:ascii="Arial" w:hAnsi="Arial" w:cs="Arial"/>
                                  <w:sz w:val="19"/>
                                  <w:szCs w:val="19"/>
                                </w:rPr>
                              </w:pPr>
                              <w:ins w:id="207" w:author="Microsoft Office User" w:date="2018-03-24T19:52:00Z">
                                <w:r w:rsidRPr="00902C59">
                                  <w:rPr>
                                    <w:rFonts w:ascii="Arial" w:eastAsia="Times New Roman" w:hAnsi="Arial" w:cs="Arial"/>
                                    <w:b/>
                                    <w:color w:val="222222"/>
                                    <w:sz w:val="19"/>
                                    <w:szCs w:val="19"/>
                                  </w:rPr>
                                  <w:t>Figure 3: ITT normalized to percent change from basal</w:t>
                                </w:r>
                                <w:r w:rsidRPr="00902C59">
                                  <w:rPr>
                                    <w:rFonts w:ascii="Arial" w:eastAsia="Times New Roman" w:hAnsi="Arial" w:cs="Arial"/>
                                    <w:b/>
                                    <w:color w:val="222222"/>
                                    <w:sz w:val="18"/>
                                    <w:szCs w:val="18"/>
                                  </w:rPr>
                                  <w:t>.</w:t>
                                </w:r>
                                <w:r w:rsidRPr="009D67E2">
                                  <w:rPr>
                                    <w:rFonts w:ascii="Arial" w:eastAsia="Times New Roman" w:hAnsi="Arial" w:cs="Arial"/>
                                    <w:color w:val="222222"/>
                                    <w:sz w:val="18"/>
                                    <w:szCs w:val="18"/>
                                  </w:rPr>
                                  <w:t xml:space="preserve"> </w:t>
                                </w:r>
                                <w:r w:rsidRPr="009D67E2">
                                  <w:rPr>
                                    <w:rFonts w:ascii="Arial" w:hAnsi="Arial" w:cs="Arial"/>
                                    <w:sz w:val="19"/>
                                    <w:szCs w:val="19"/>
                                  </w:rPr>
                                  <w:t xml:space="preserve">Insulin was given via </w:t>
                                </w:r>
                                <w:proofErr w:type="spellStart"/>
                                <w:r w:rsidRPr="009D67E2">
                                  <w:rPr>
                                    <w:rFonts w:ascii="Arial" w:hAnsi="Arial" w:cs="Arial"/>
                                    <w:sz w:val="19"/>
                                    <w:szCs w:val="19"/>
                                  </w:rPr>
                                  <w:t>i.p</w:t>
                                </w:r>
                                <w:proofErr w:type="spellEnd"/>
                                <w:r w:rsidRPr="009D67E2">
                                  <w:rPr>
                                    <w:rFonts w:ascii="Arial" w:hAnsi="Arial" w:cs="Arial"/>
                                    <w:sz w:val="19"/>
                                    <w:szCs w:val="19"/>
                                  </w:rPr>
                                  <w:t>. injection at a concentration of 2.5 U/kg following five weeks of dexamethasone (NCD n=12; HFD n=12) or vehicle (NCD n=12; HFD n=12) treatment and 17 weeks of diet.</w:t>
                                </w:r>
                              </w:ins>
                            </w:p>
                            <w:p w14:paraId="18881FBF" w14:textId="77777777" w:rsidR="001A5EFC" w:rsidRDefault="001A5EF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4E7627" id="Text Box 8" o:spid="_x0000_s1028" type="#_x0000_t202" style="position:absolute;margin-left:-5.2pt;margin-top:188.3pt;width:476.9pt;height:44.8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" filled="f" stroked="f">
                  <v:textbox>
                    <w:txbxContent>
                      <w:p w14:paraId="7A79D0FD" w14:textId="77777777" w:rsidR="001A5EFC" w:rsidRDefault="001A5EFC" w:rsidP="001A5EFC">
                        <w:pPr>
                          <w:rPr>
                            <w:ins w:id="146" w:author="Microsoft Office User" w:date="2018-03-24T19:52:00Z"/>
                            <w:rFonts w:ascii="Arial" w:hAnsi="Arial" w:cs="Arial"/>
                            <w:sz w:val="19"/>
                            <w:szCs w:val="19"/>
                          </w:rPr>
                        </w:pPr>
                        <w:ins w:id="147" w:author="Microsoft Office User" w:date="2018-03-24T19:52:00Z">
                          <w:r w:rsidRPr="00902C59">
                            <w:rPr>
                              <w:rFonts w:ascii="Arial" w:eastAsia="Times New Roman" w:hAnsi="Arial" w:cs="Arial"/>
                              <w:b/>
                              <w:color w:val="222222"/>
                              <w:sz w:val="19"/>
                              <w:szCs w:val="19"/>
                            </w:rPr>
                            <w:t>Figure 3: ITT normalized to percent change from basal</w:t>
                          </w:r>
                          <w:r w:rsidRPr="00902C59">
                            <w:rPr>
                              <w:rFonts w:ascii="Arial" w:eastAsia="Times New Roman" w:hAnsi="Arial" w:cs="Arial"/>
                              <w:b/>
                              <w:color w:val="222222"/>
                              <w:sz w:val="18"/>
                              <w:szCs w:val="18"/>
                            </w:rPr>
                            <w:t>.</w:t>
                          </w:r>
                          <w:r w:rsidRPr="009D67E2">
                            <w:rPr>
                              <w:rFonts w:ascii="Arial" w:eastAsia="Times New Roman" w:hAnsi="Arial" w:cs="Arial"/>
                              <w:color w:val="222222"/>
                              <w:sz w:val="18"/>
                              <w:szCs w:val="18"/>
                            </w:rPr>
                            <w:t xml:space="preserve"> </w:t>
                          </w:r>
                          <w:r w:rsidRPr="009D67E2">
                            <w:rPr>
                              <w:rFonts w:ascii="Arial" w:hAnsi="Arial" w:cs="Arial"/>
                              <w:sz w:val="19"/>
                              <w:szCs w:val="19"/>
                            </w:rPr>
                            <w:t xml:space="preserve">Insulin was given via </w:t>
                          </w:r>
                          <w:proofErr w:type="spellStart"/>
                          <w:r w:rsidRPr="009D67E2">
                            <w:rPr>
                              <w:rFonts w:ascii="Arial" w:hAnsi="Arial" w:cs="Arial"/>
                              <w:sz w:val="19"/>
                              <w:szCs w:val="19"/>
                            </w:rPr>
                            <w:t>i.p</w:t>
                          </w:r>
                          <w:proofErr w:type="spellEnd"/>
                          <w:r w:rsidRPr="009D67E2">
                            <w:rPr>
                              <w:rFonts w:ascii="Arial" w:hAnsi="Arial" w:cs="Arial"/>
                              <w:sz w:val="19"/>
                              <w:szCs w:val="19"/>
                            </w:rPr>
                            <w:t>. injection at a concentration of 2.5 U/kg following five weeks of dexamethasone (NCD n=12; HFD n=12) or vehicle (NCD n=12; HFD n=12) treatment and 17 weeks of diet.</w:t>
                          </w:r>
                        </w:ins>
                      </w:p>
                      <w:p w14:paraId="18881FBF" w14:textId="77777777" w:rsidR="001A5EFC" w:rsidRDefault="001A5EFC"/>
                    </w:txbxContent>
                  </v:textbox>
                  <w10:wrap type="square"/>
                </v:shape>
              </w:pict>
            </mc:Fallback>
          </mc:AlternateContent>
        </w:r>
      </w:ins>
      <w:del w:id="208" w:author="Microsoft Office User" w:date="2018-03-24T20:13:00Z">
        <w:r w:rsidRPr="00F57EE7" w:rsidDel="00326F6D">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1A56B08E">
                  <wp:simplePos x="0" y="0"/>
                  <wp:positionH relativeFrom="column">
                    <wp:posOffset>-62230</wp:posOffset>
                  </wp:positionH>
                  <wp:positionV relativeFrom="paragraph">
                    <wp:posOffset>111760</wp:posOffset>
                  </wp:positionV>
                  <wp:extent cx="341630" cy="332105"/>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341630" cy="33210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1B9A5928" w:rsidR="00C3439A" w:rsidRPr="00326F6D" w:rsidRDefault="00C3439A">
                              <w:pPr>
                                <w:rPr>
                                  <w:sz w:val="32"/>
                                  <w:rPrChange w:id="209" w:author="Microsoft Office User" w:date="2018-03-24T20:12:00Z">
                                    <w:rPr/>
                                  </w:rPrChange>
                                </w:rPr>
                              </w:pPr>
                              <w:r w:rsidRPr="00326F6D">
                                <w:rPr>
                                  <w:sz w:val="32"/>
                                  <w:rPrChange w:id="210" w:author="Microsoft Office User" w:date="2018-03-24T20:12:00Z">
                                    <w:rPr/>
                                  </w:rPrChange>
                                </w:rPr>
                                <w:t>A</w:t>
                              </w:r>
                              <w:r w:rsidRPr="00326F6D">
                                <w:rPr>
                                  <w:sz w:val="32"/>
                                  <w:rPrChange w:id="211" w:author="Microsoft Office User" w:date="2018-03-24T20:12:00Z">
                                    <w:rPr/>
                                  </w:rPrChange>
                                </w:rPr>
                                <w:tab/>
                              </w:r>
                              <w:r w:rsidRPr="00326F6D">
                                <w:rPr>
                                  <w:sz w:val="32"/>
                                  <w:rPrChange w:id="212" w:author="Microsoft Office User" w:date="2018-03-24T20:12:00Z">
                                    <w:rPr/>
                                  </w:rPrChange>
                                </w:rPr>
                                <w:tab/>
                              </w:r>
                              <w:r w:rsidRPr="00326F6D">
                                <w:rPr>
                                  <w:sz w:val="32"/>
                                  <w:rPrChange w:id="213" w:author="Microsoft Office User" w:date="2018-03-24T20:12:00Z">
                                    <w:rPr/>
                                  </w:rPrChange>
                                </w:rPr>
                                <w:tab/>
                              </w:r>
                              <w:r w:rsidRPr="00326F6D">
                                <w:rPr>
                                  <w:sz w:val="32"/>
                                  <w:rPrChange w:id="214" w:author="Microsoft Office User" w:date="2018-03-24T20:12:00Z">
                                    <w:rPr/>
                                  </w:rPrChange>
                                </w:rPr>
                                <w:tab/>
                              </w:r>
                              <w:r w:rsidRPr="00326F6D">
                                <w:rPr>
                                  <w:sz w:val="32"/>
                                  <w:rPrChange w:id="215" w:author="Microsoft Office User" w:date="2018-03-24T20:12:00Z">
                                    <w:rPr/>
                                  </w:rPrChange>
                                </w:rP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D1E6D9" id="Text Box 18" o:spid="_x0000_s1029" type="#_x0000_t202" style="position:absolute;margin-left:-4.9pt;margin-top:8.8pt;width:26.9pt;height:26.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" filled="f" stroked="f">
                  <v:textbox>
                    <w:txbxContent>
                      <w:p w14:paraId="397E8B99" w14:textId="1B9A5928" w:rsidR="00C3439A" w:rsidRPr="00326F6D" w:rsidRDefault="00C3439A">
                        <w:pPr>
                          <w:rPr>
                            <w:sz w:val="32"/>
                            <w:rPrChange w:id="156" w:author="Microsoft Office User" w:date="2018-03-24T20:12:00Z">
                              <w:rPr/>
                            </w:rPrChange>
                          </w:rPr>
                        </w:pPr>
                        <w:r w:rsidRPr="00326F6D">
                          <w:rPr>
                            <w:sz w:val="32"/>
                            <w:rPrChange w:id="157" w:author="Microsoft Office User" w:date="2018-03-24T20:12:00Z">
                              <w:rPr/>
                            </w:rPrChange>
                          </w:rPr>
                          <w:t>A</w:t>
                        </w:r>
                        <w:r w:rsidRPr="00326F6D">
                          <w:rPr>
                            <w:sz w:val="32"/>
                            <w:rPrChange w:id="158" w:author="Microsoft Office User" w:date="2018-03-24T20:12:00Z">
                              <w:rPr/>
                            </w:rPrChange>
                          </w:rPr>
                          <w:tab/>
                        </w:r>
                        <w:r w:rsidRPr="00326F6D">
                          <w:rPr>
                            <w:sz w:val="32"/>
                            <w:rPrChange w:id="159" w:author="Microsoft Office User" w:date="2018-03-24T20:12:00Z">
                              <w:rPr/>
                            </w:rPrChange>
                          </w:rPr>
                          <w:tab/>
                        </w:r>
                        <w:r w:rsidRPr="00326F6D">
                          <w:rPr>
                            <w:sz w:val="32"/>
                            <w:rPrChange w:id="160" w:author="Microsoft Office User" w:date="2018-03-24T20:12:00Z">
                              <w:rPr/>
                            </w:rPrChange>
                          </w:rPr>
                          <w:tab/>
                        </w:r>
                        <w:r w:rsidRPr="00326F6D">
                          <w:rPr>
                            <w:sz w:val="32"/>
                            <w:rPrChange w:id="161" w:author="Microsoft Office User" w:date="2018-03-24T20:12:00Z">
                              <w:rPr/>
                            </w:rPrChange>
                          </w:rPr>
                          <w:tab/>
                        </w:r>
                        <w:r w:rsidRPr="00326F6D">
                          <w:rPr>
                            <w:sz w:val="32"/>
                            <w:rPrChange w:id="162" w:author="Microsoft Office User" w:date="2018-03-24T20:12:00Z">
                              <w:rPr/>
                            </w:rPrChange>
                          </w:rPr>
                          <w:tab/>
                        </w:r>
                      </w:p>
                    </w:txbxContent>
                  </v:textbox>
                  <w10:wrap type="square"/>
                </v:shape>
              </w:pict>
            </mc:Fallback>
          </mc:AlternateContent>
        </w:r>
      </w:del>
      <w:r w:rsidR="00C3439A">
        <w:rPr>
          <w:rFonts w:ascii="Arial" w:eastAsia="Times New Roman" w:hAnsi="Arial" w:cs="Arial"/>
          <w:noProof/>
          <w:color w:val="222222"/>
          <w:sz w:val="19"/>
          <w:szCs w:val="19"/>
          <w:shd w:val="clear" w:color="auto" w:fill="FFFFFF"/>
        </w:rPr>
        <w:drawing>
          <wp:inline distT="0" distB="0" distL="0" distR="0" wp14:anchorId="1CC11431" wp14:editId="1EAFBD8D">
            <wp:extent cx="3366135" cy="233106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15716" cy="2365400"/>
                    </a:xfrm>
                    <a:prstGeom prst="rect">
                      <a:avLst/>
                    </a:prstGeom>
                    <a:noFill/>
                    <a:ln>
                      <a:noFill/>
                    </a:ln>
                  </pic:spPr>
                </pic:pic>
              </a:graphicData>
            </a:graphic>
          </wp:inline>
        </w:drawing>
      </w:r>
    </w:p>
    <w:p w14:paraId="7B2B6943" w14:textId="362E8FE8" w:rsidR="00DD20C6" w:rsidRPr="001E44AD" w:rsidRDefault="00DD20C6" w:rsidP="00DD20C6">
      <w:pPr>
        <w:rPr>
          <w:rFonts w:ascii="Arial" w:eastAsia="Times New Roman" w:hAnsi="Arial" w:cs="Arial"/>
          <w:color w:val="222222"/>
          <w:sz w:val="19"/>
          <w:szCs w:val="19"/>
        </w:rPr>
      </w:pPr>
      <w:r w:rsidRPr="001A5EFC">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8E28AE1" w:rsidR="008B31DB" w:rsidRDefault="000F1EB6"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Pr>
          <w:rFonts w:ascii="Arial" w:eastAsia="Times New Roman" w:hAnsi="Arial" w:cs="Arial"/>
          <w:color w:val="FF0000"/>
          <w:sz w:val="19"/>
          <w:szCs w:val="19"/>
          <w:shd w:val="clear" w:color="auto" w:fill="FFFFFF"/>
        </w:rPr>
        <w:t xml:space="preserve"> between the NCD-control and NCD-dexamethasone groups.  This was an unexpected finding, but </w:t>
      </w:r>
      <w:r w:rsidR="00DE4DFD">
        <w:rPr>
          <w:rFonts w:ascii="Arial" w:eastAsia="Times New Roman" w:hAnsi="Arial" w:cs="Arial"/>
          <w:color w:val="FF0000"/>
          <w:sz w:val="19"/>
          <w:szCs w:val="19"/>
          <w:shd w:val="clear" w:color="auto" w:fill="FFFFFF"/>
        </w:rPr>
        <w:t>is</w:t>
      </w:r>
      <w:r>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impaired insulin degradation</w:t>
      </w:r>
      <w:ins w:id="216" w:author="Microsoft Office User" w:date="2018-03-24T20:21:00Z">
        <w:r w:rsidR="00A42C28">
          <w:rPr>
            <w:rFonts w:ascii="Arial" w:eastAsia="Times New Roman" w:hAnsi="Arial" w:cs="Arial"/>
            <w:color w:val="FF0000"/>
            <w:sz w:val="19"/>
            <w:szCs w:val="19"/>
            <w:shd w:val="clear" w:color="auto" w:fill="FFFFFF"/>
          </w:rPr>
          <w:t xml:space="preserve"> </w:t>
        </w:r>
      </w:ins>
      <w:ins w:id="217" w:author="Microsoft Office User" w:date="2018-03-24T20:22:00Z">
        <w:r w:rsidR="008E1FB6">
          <w:rPr>
            <w:rFonts w:ascii="Arial" w:eastAsia="Times New Roman" w:hAnsi="Arial" w:cs="Arial"/>
            <w:color w:val="FF0000"/>
            <w:sz w:val="19"/>
            <w:szCs w:val="19"/>
            <w:shd w:val="clear" w:color="auto" w:fill="FFFFFF"/>
          </w:rPr>
          <w:fldChar w:fldCharType="begin" w:fldLock="1"/>
        </w:r>
      </w:ins>
      <w:r w:rsidR="007F6FA0">
        <w:rPr>
          <w:rFonts w:ascii="Arial" w:eastAsia="Times New Roman" w:hAnsi="Arial" w:cs="Arial"/>
          <w:color w:val="FF0000"/>
          <w:sz w:val="19"/>
          <w:szCs w:val="19"/>
          <w:shd w:val="clear" w:color="auto" w:fill="FFFFFF"/>
        </w:rPr>
        <w:instrText>ADDIN CSL_CITATION { "citationItems" : [ { "id" : "ITEM-1", "itemData" : { "DOI" : "10.1016/j.jsbmb.2015.09.020", "ISSN" : "18791220", "PMID" : "26386462", "abstract" : "Objectives Glucocorticoid treatment induces insulin resistance (IR), which is counteracted by a compensatory hyperinsulinemia, due to increased pancreatic \u03b2-cell function. There is evidence for also reduced hepatic insulin clearance, but whether this correlates with altered activity of insulin-degrading enzyme (IDE) in the liver, is not fully understood. Here, we investigated whether hyperinsulinemia, in glucocorticoid-treated rodents, is associated with any alteration in the insulin clearance and activity of the IDE in the liver. Materials/methods Adult male Swiss mice and Wistar rats were treated with the synthetic glucocorticoid dexamethasone intraperitoneally [1 mg/kg body weight (b.w.)] for 5 consecutive days. Results Glucocorticoid treatment induced IR and hyperinsulinemia in both species, but was more impactful in rats that also displayed glucose intolerance and hyperglycemia. Insulin clearance was reduced in glucocorticoid-treated rats and mice, as judged by the reduction of insulin decay rate and increased insulin area-under-the-curve (47% and 87%, respectively). These results were associated with reduced activity (35%) of hepatic IDE in rats and a tendency to reduction (p = 0.068) in mice, without alteration in hepatic IDE mRNA content, in both species. Conclusion In conclusion, the reduced insulin clearance in glucocorticoid-treated rodents was due to the reduction of hepatic IDE activity, at least in rats, which may contributes to the compensatory hyperinsulinemia. These findings corroborate the idea that short-term and/or partial inhibition of IDE activity in the liver could be beneficial for the glycemic control.", "author" : [ { "dropping-particle" : "", "family" : "Protzek", "given" : "Andr\u00e9 Ot\u00e1vio Peres", "non-dropping-particle" : "", "parse-names" : false, "suffix" : "" }, { "dropping-particle" : "", "family" : "Rezende", "given" : "Luiz Fernando", "non-dropping-particle" : "", "parse-names" : false, "suffix" : "" }, { "dropping-particle" : "", "family" : "Costa-J\u00fanior", "given" : "Jos\u00e9 Maria", "non-dropping-particle" : "", "parse-names" : false, "suffix" : "" }, { "dropping-particle" : "", "family" : "Ferreira", "given" : "Sandra Mara", "non-dropping-particle" : "", "parse-names" : false, "suffix" : "" }, { "dropping-particle" : "", "family" : "Cappelli", "given" : "Ana Paula Gameiro", "non-dropping-particle" : "", "parse-names" : false, "suffix" : "" }, { "dropping-particle" : "De", "family" : "Paula", "given" : "Fl\u00e1via Maria Moura", "non-dropping-particle" : "", "parse-names" : false, "suffix" : "" }, { "dropping-particle" : "De", "family" : "Souza", "given" : "Jane Cristina", "non-dropping-particle" : "", "parse-names" : false, "suffix" : "" }, { "dropping-particle" : "", "family" : "Kurauti", "given" : "Mirian Ayumi", "non-dropping-particle" : "", "parse-names" : false, "suffix" : "" }, { "dropping-particle" : "", "family" : "Carneiro", "given" : "Everardo Magalh\u00e3es", "non-dropping-particle" : "", "parse-names" : false, "suffix" : "" }, { "dropping-particle" : "", "family" : "Rafacho", "given" : "Alex", "non-dropping-particle" : "", "parse-names" : false, "suffix" : "" }, { "dropping-particle" : "", "family" : "Boschero", "given" : "Antonio Carlos", "non-dropping-particle" : "", "parse-names" : false, "suffix" : "" } ], "container-title" : "Journal of Steroid Biochemistry and Molecular Biology", "id" : "ITEM-1", "issued" : { "date-parts" : [ [ "2016" ] ] }, "page" : "1-8", "publisher" : "Elsevier Ltd", "title" : "Hyperinsulinemia caused by dexamethasone treatment is associated with reduced insulin clearance and lower hepatic activity of insulin-degrading enzyme", "type" : "article-journal", "volume" : "155" }, "uris" : [ "http://www.mendeley.com/documents/?uuid=70a1518a-4a69-4db8-97a0-d6f7a0e5c37e" ] }, { "id" : "ITEM-2", "itemData" : { "ISBN" : "0021-9258 (Print)", "ISSN" : "00219258", "abstract" : "The influence of cortisol and other culture conditions on insulin degradation by the chloroquine-sensitive pathway and the chloroquine-nonsensitive pathway (CNP) was investigated in fetal rat hepatocytes during 3 days of culture. The proportions of the chloroquine nonsensitive release of 125I-insulin degradation products into the conditioned medium/h increased from the 1st to the 3rd day of culture, i.e. from 19 to 50% by cells grown in the presence of cortisol and from 17 to 82% by those grown in the absence of cortisol. Replacement of the conditioned medium with the respective fresh medium dramatically enhanced cellular insulin degradation by CNP, i.e. from 22 to 58%, and 19 to 85% in cells grown for 2 days in the presence and absence of cortisol, respectively. Thus, the conditioned medium contained some factor(s) that inhibited CNP. Therefore, we used the inhibited insulin and alpha-casein degradation by papain in vitro as an assay to investigate the nature of the putative anti-(insulin) protease. Cycloheximide completely prevented the appearance of anti-papain activity in the medium. Conditioned medium obtained from cells grown in the presence of cortisol contained about 2-fold more anti-papain activity than the medium that was obtained in the absence of the steroid. The release of anti-papain activity also declined with time from 1 to 3 days of culture and showed an inverse relationship with the magnitude of cellular insulin degradation by CNP. The inhibition of papain-mediated insulin degradation by the anti-(insulin) protease was noncompetitive. The anti-(insulin) protease was nondialyzable (up to the 10-kDa exclusion limit) and inactivated by heat treatment at 50 degrees C for 30 min. These results suggest that fetal hepatocytes synthesize and secrete a glucocorticoid-regulated heat-labile low molecular mass (less than 25 kDa) anti-(insulin) protease, which may contribute to the suppression of insulin degradation caused by the enzymes involved in CNP.", "author" : [ { "dropping-particle" : "", "family" : "Ali", "given" : "M.", "non-dropping-particle" : "", "parse-names" : false, "suffix" : "" }, { "dropping-particle" : "", "family" : "Plas", "given" : "C.", "non-dropping-particle" : "", "parse-names" : false, "suffix" : "" } ], "container-title" : "Journal of Biological Chemistry", "id" : "ITEM-2", "issue" : "35", "issued" : { "date-parts" : [ [ "1989" ] ] }, "page" : "20992-20997", "title" : "Glucocorticoid regulation of chloroquine nonsensitive insulin degradation in cultured fetal rat hypatocytes", "type" : "article-journal", "volume" : "264" }, "uris" : [ "http://www.mendeley.com/documents/?uuid=5ebd1243-4c46-412d-b159-b964e7e32bc7" ] } ], "mendeley" : { "formattedCitation" : "(7,8)", "plainTextFormattedCitation" : "(7,8)", "previouslyFormattedCitation" : "(7,8)" }, "properties" : {  }, "schema" : "https://github.com/citation-style-language/schema/raw/master/csl-citation.json" }</w:instrText>
      </w:r>
      <w:r w:rsidR="008E1FB6">
        <w:rPr>
          <w:rFonts w:ascii="Arial" w:eastAsia="Times New Roman" w:hAnsi="Arial" w:cs="Arial"/>
          <w:color w:val="FF0000"/>
          <w:sz w:val="19"/>
          <w:szCs w:val="19"/>
          <w:shd w:val="clear" w:color="auto" w:fill="FFFFFF"/>
        </w:rPr>
        <w:fldChar w:fldCharType="separate"/>
      </w:r>
      <w:r w:rsidR="007F6FA0" w:rsidRPr="007F6FA0">
        <w:rPr>
          <w:rFonts w:ascii="Arial" w:eastAsia="Times New Roman" w:hAnsi="Arial" w:cs="Arial"/>
          <w:noProof/>
          <w:color w:val="FF0000"/>
          <w:sz w:val="19"/>
          <w:szCs w:val="19"/>
          <w:shd w:val="clear" w:color="auto" w:fill="FFFFFF"/>
        </w:rPr>
        <w:t>(7,8)</w:t>
      </w:r>
      <w:ins w:id="218" w:author="Microsoft Office User" w:date="2018-03-24T20:22:00Z">
        <w:r w:rsidR="008E1FB6">
          <w:rPr>
            <w:rFonts w:ascii="Arial" w:eastAsia="Times New Roman" w:hAnsi="Arial" w:cs="Arial"/>
            <w:color w:val="FF0000"/>
            <w:sz w:val="19"/>
            <w:szCs w:val="19"/>
            <w:shd w:val="clear" w:color="auto" w:fill="FFFFFF"/>
          </w:rPr>
          <w:fldChar w:fldCharType="end"/>
        </w:r>
      </w:ins>
      <w:r>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nor does it impact our interpretation of insulin tolerance tests</w:t>
      </w:r>
      <w:r>
        <w:rPr>
          <w:rFonts w:ascii="Arial" w:eastAsia="Times New Roman" w:hAnsi="Arial" w:cs="Arial"/>
          <w:color w:val="FF0000"/>
          <w:sz w:val="19"/>
          <w:szCs w:val="19"/>
          <w:shd w:val="clear" w:color="auto" w:fill="FFFFFF"/>
        </w:rPr>
        <w:t xml:space="preserve">.  This made interpretation </w:t>
      </w:r>
      <w:r w:rsidR="00DE4DFD">
        <w:rPr>
          <w:rFonts w:ascii="Arial" w:eastAsia="Times New Roman" w:hAnsi="Arial" w:cs="Arial"/>
          <w:color w:val="FF0000"/>
          <w:sz w:val="19"/>
          <w:szCs w:val="19"/>
          <w:shd w:val="clear" w:color="auto" w:fill="FFFFFF"/>
        </w:rPr>
        <w:t xml:space="preserve">of NCD glucose clamps </w:t>
      </w:r>
      <w:r>
        <w:rPr>
          <w:rFonts w:ascii="Arial" w:eastAsia="Times New Roman" w:hAnsi="Arial" w:cs="Arial"/>
          <w:color w:val="FF0000"/>
          <w:sz w:val="19"/>
          <w:szCs w:val="19"/>
          <w:shd w:val="clear" w:color="auto" w:fill="FFFFFF"/>
        </w:rPr>
        <w:t xml:space="preserve">problematic because the two groups in the NCD cohort had different effective insulin exposures, so 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r w:rsidR="00DE4DFD">
        <w:rPr>
          <w:rFonts w:ascii="Arial" w:eastAsia="Times New Roman" w:hAnsi="Arial" w:cs="Arial"/>
          <w:color w:val="FF0000"/>
          <w:sz w:val="19"/>
          <w:szCs w:val="19"/>
          <w:shd w:val="clear" w:color="auto" w:fill="FFFFFF"/>
        </w:rPr>
        <w:t>, likely a counterbalance between insulin resistance and insulin turnover</w:t>
      </w:r>
      <w:r>
        <w:rPr>
          <w:rFonts w:ascii="Arial" w:eastAsia="Times New Roman" w:hAnsi="Arial" w:cs="Arial"/>
          <w:color w:val="FF0000"/>
          <w:sz w:val="19"/>
          <w:szCs w:val="19"/>
          <w:shd w:val="clear" w:color="auto" w:fill="FFFFFF"/>
        </w:rPr>
        <w:t xml:space="preserve">.  While this broadly agrees with our overall hypothesis of more impaired glucose homeostasis in obese, dexamethasone treated animals, we thought that this would be confusing and tangential to the reader.  </w:t>
      </w:r>
      <w:r>
        <w:rPr>
          <w:rFonts w:ascii="Arial" w:eastAsia="Times New Roman" w:hAnsi="Arial" w:cs="Arial"/>
          <w:color w:val="FF0000"/>
          <w:sz w:val="19"/>
          <w:szCs w:val="19"/>
          <w:shd w:val="clear" w:color="auto" w:fill="FFFFFF"/>
        </w:rPr>
        <w:lastRenderedPageBreak/>
        <w:t>We will defer to the editor and reviewers though, if thes</w:t>
      </w:r>
      <w:r w:rsidR="00323FED">
        <w:rPr>
          <w:rFonts w:ascii="Arial" w:eastAsia="Times New Roman" w:hAnsi="Arial" w:cs="Arial"/>
          <w:color w:val="FF0000"/>
          <w:sz w:val="19"/>
          <w:szCs w:val="19"/>
          <w:shd w:val="clear" w:color="auto" w:fill="FFFFFF"/>
        </w:rPr>
        <w:t>e</w:t>
      </w:r>
      <w:r>
        <w:rPr>
          <w:rFonts w:ascii="Arial" w:eastAsia="Times New Roman" w:hAnsi="Arial" w:cs="Arial"/>
          <w:color w:val="FF0000"/>
          <w:sz w:val="19"/>
          <w:szCs w:val="19"/>
          <w:shd w:val="clear" w:color="auto" w:fill="FFFFFF"/>
        </w:rPr>
        <w:t xml:space="preserve"> data deemed to be of value, we are happy to include </w:t>
      </w:r>
      <w:ins w:id="219" w:author="Microsoft Office User" w:date="2018-03-24T20:44:00Z">
        <w:r w:rsidR="00541737" w:rsidRPr="00F57EE7">
          <w:rPr>
            <w:rFonts w:ascii="Arial" w:eastAsia="Times New Roman" w:hAnsi="Arial" w:cs="Arial"/>
            <w:noProof/>
            <w:color w:val="FF0000"/>
            <w:sz w:val="19"/>
            <w:szCs w:val="19"/>
          </w:rPr>
          <mc:AlternateContent>
            <mc:Choice Requires="wps">
              <w:drawing>
                <wp:anchor distT="0" distB="0" distL="114300" distR="114300" simplePos="0" relativeHeight="251670528" behindDoc="0" locked="0" layoutInCell="1" allowOverlap="1" wp14:anchorId="356065F0" wp14:editId="0FEF01E0">
                  <wp:simplePos x="0" y="0"/>
                  <wp:positionH relativeFrom="column">
                    <wp:posOffset>-62865</wp:posOffset>
                  </wp:positionH>
                  <wp:positionV relativeFrom="paragraph">
                    <wp:posOffset>574040</wp:posOffset>
                  </wp:positionV>
                  <wp:extent cx="5943600" cy="5355590"/>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5943600" cy="53555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5090046" w14:textId="77777777" w:rsidR="00541737" w:rsidRDefault="00541737">
                              <w:pPr>
                                <w:rPr>
                                  <w:ins w:id="220" w:author="Microsoft Office User" w:date="2018-03-24T20:45:00Z"/>
                                </w:rPr>
                              </w:pPr>
                              <w:ins w:id="221" w:author="Microsoft Office User" w:date="2018-03-24T20:44:00Z">
                                <w:r>
                                  <w:rPr>
                                    <w:noProof/>
                                  </w:rPr>
                                  <w:drawing>
                                    <wp:inline distT="0" distB="0" distL="0" distR="0" wp14:anchorId="0E92D8B5" wp14:editId="4754F4DE">
                                      <wp:extent cx="6764313" cy="4147865"/>
                                      <wp:effectExtent l="0" t="0" r="0" b="0"/>
                                      <wp:docPr id="13" name="Picture 13"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73818" cy="4153694"/>
                                              </a:xfrm>
                                              <a:prstGeom prst="rect">
                                                <a:avLst/>
                                              </a:prstGeom>
                                              <a:noFill/>
                                              <a:ln>
                                                <a:noFill/>
                                              </a:ln>
                                            </pic:spPr>
                                          </pic:pic>
                                        </a:graphicData>
                                      </a:graphic>
                                    </wp:inline>
                                  </w:drawing>
                                </w:r>
                              </w:ins>
                            </w:p>
                            <w:p w14:paraId="051494C0" w14:textId="397D61DB" w:rsidR="00541737" w:rsidRDefault="00541737">
                              <w:ins w:id="222" w:author="Microsoft Office User" w:date="2018-03-24T20:45:00Z">
                                <w:r w:rsidRPr="00F57EE7">
                                  <w:rPr>
                                    <w:b/>
                                  </w:rPr>
                                  <w:t>Figure 4</w:t>
                                </w:r>
                              </w:ins>
                              <w:ins w:id="223" w:author="Microsoft Office User" w:date="2018-03-24T20:47:00Z">
                                <w:r w:rsidR="00E915FC" w:rsidRPr="00F57EE7">
                                  <w:rPr>
                                    <w:b/>
                                  </w:rPr>
                                  <w:t>. Lean Glucose Clamp Data</w:t>
                                </w:r>
                              </w:ins>
                              <w:ins w:id="224" w:author="Microsoft Office User" w:date="2018-03-24T20:45:00Z">
                                <w:r w:rsidRPr="00F57EE7">
                                  <w:rPr>
                                    <w:b/>
                                  </w:rPr>
                                  <w:t>:</w:t>
                                </w:r>
                              </w:ins>
                              <w:ins w:id="225" w:author="Microsoft Office User" w:date="2018-03-24T20:49:00Z">
                                <w:r w:rsidR="00A17FD6">
                                  <w:t xml:space="preserve"> </w:t>
                                </w:r>
                                <w:r w:rsidR="00413741">
                                  <w:t xml:space="preserve">Insulin clearance (A), plasma insulin concentrations (B), area under the glucose </w:t>
                                </w:r>
                              </w:ins>
                              <w:ins w:id="226" w:author="Microsoft Office User" w:date="2018-03-24T20:54:00Z">
                                <w:r w:rsidR="00413741">
                                  <w:t>curve (C), hepatic glucose production (D) and glucose turnover (E) for l</w:t>
                                </w:r>
                              </w:ins>
                              <w:ins w:id="227" w:author="Microsoft Office User" w:date="2018-03-24T20:49:00Z">
                                <w:r w:rsidR="00A17FD6">
                                  <w:t xml:space="preserve">ean mice during </w:t>
                                </w:r>
                              </w:ins>
                              <w:ins w:id="228" w:author="Microsoft Office User" w:date="2018-03-24T20:55:00Z">
                                <w:r w:rsidR="00413741">
                                  <w:t xml:space="preserve">at basal and during </w:t>
                                </w:r>
                              </w:ins>
                              <w:proofErr w:type="spellStart"/>
                              <w:ins w:id="229" w:author="Microsoft Office User" w:date="2018-03-24T20:49:00Z">
                                <w:r w:rsidR="00A17FD6">
                                  <w:t>euglycemic</w:t>
                                </w:r>
                                <w:proofErr w:type="spellEnd"/>
                                <w:r w:rsidR="00A17FD6">
                                  <w:t xml:space="preserve"> clamp following 3 weeks of dexamethasone (n=</w:t>
                                </w:r>
                                <w:r w:rsidR="00413741">
                                  <w:t>10</w:t>
                                </w:r>
                                <w:r w:rsidR="00A17FD6">
                                  <w:t>) or vehicle (n=</w:t>
                                </w:r>
                                <w:r w:rsidR="00413741">
                                  <w:t>13</w:t>
                                </w:r>
                                <w:r w:rsidR="00A17FD6">
                                  <w:t xml:space="preserve">) treatment. For clamp experiments, insulin was infused at 4 </w:t>
                                </w:r>
                                <w:proofErr w:type="spellStart"/>
                                <w:r w:rsidR="00A17FD6">
                                  <w:t>mU</w:t>
                                </w:r>
                                <w:proofErr w:type="spellEnd"/>
                                <w:r w:rsidR="00A17FD6">
                                  <w:t>/kg/</w:t>
                                </w:r>
                                <w:r w:rsidR="00A17FD6" w:rsidRPr="00F57EE7">
                                  <w:rPr>
                                    <w:highlight w:val="yellow"/>
                                  </w:rPr>
                                  <w:t>min following a prime continuous infusion of 40mU/kg bolus</w:t>
                                </w:r>
                                <w:r w:rsidR="00A17FD6">
                                  <w:t>. All mice were fasted for 5-6 hours prior to experiments.</w:t>
                                </w:r>
                              </w:ins>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356065F0" id="_x0000_t202" coordsize="21600,21600" o:spt="202" path="m0,0l0,21600,21600,21600,21600,0xe">
                  <v:stroke joinstyle="miter"/>
                  <v:path gradientshapeok="t" o:connecttype="rect"/>
                </v:shapetype>
                <v:shape id="Text Box 12" o:spid="_x0000_s1029" type="#_x0000_t202" style="position:absolute;margin-left:-4.95pt;margin-top:45.2pt;width:468pt;height:421.7pt;z-index:25167052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" filled="f" stroked="f">
                  <v:textbox style="mso-fit-shape-to-text:t">
                    <w:txbxContent>
                      <w:p w14:paraId="15090046" w14:textId="77777777" w:rsidR="00541737" w:rsidRDefault="00541737">
                        <w:pPr>
                          <w:rPr>
                            <w:ins w:id="230" w:author="Microsoft Office User" w:date="2018-03-24T20:45:00Z"/>
                          </w:rPr>
                        </w:pPr>
                        <w:ins w:id="231" w:author="Microsoft Office User" w:date="2018-03-24T20:44:00Z">
                          <w:r>
                            <w:rPr>
                              <w:noProof/>
                            </w:rPr>
                            <w:drawing>
                              <wp:inline distT="0" distB="0" distL="0" distR="0" wp14:anchorId="0E92D8B5" wp14:editId="4754F4DE">
                                <wp:extent cx="6764313" cy="4147865"/>
                                <wp:effectExtent l="0" t="0" r="0" b="0"/>
                                <wp:docPr id="13" name="Picture 13"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773818" cy="4153694"/>
                                        </a:xfrm>
                                        <a:prstGeom prst="rect">
                                          <a:avLst/>
                                        </a:prstGeom>
                                        <a:noFill/>
                                        <a:ln>
                                          <a:noFill/>
                                        </a:ln>
                                      </pic:spPr>
                                    </pic:pic>
                                  </a:graphicData>
                                </a:graphic>
                              </wp:inline>
                            </w:drawing>
                          </w:r>
                        </w:ins>
                      </w:p>
                      <w:p w14:paraId="051494C0" w14:textId="397D61DB" w:rsidR="00541737" w:rsidRDefault="00541737">
                        <w:ins w:id="232" w:author="Microsoft Office User" w:date="2018-03-24T20:45:00Z">
                          <w:r w:rsidRPr="00F57EE7">
                            <w:rPr>
                              <w:b/>
                            </w:rPr>
                            <w:t>Figure 4</w:t>
                          </w:r>
                        </w:ins>
                        <w:ins w:id="233" w:author="Microsoft Office User" w:date="2018-03-24T20:47:00Z">
                          <w:r w:rsidR="00E915FC" w:rsidRPr="00F57EE7">
                            <w:rPr>
                              <w:b/>
                            </w:rPr>
                            <w:t>. Lean Glucose Clamp Data</w:t>
                          </w:r>
                        </w:ins>
                        <w:ins w:id="234" w:author="Microsoft Office User" w:date="2018-03-24T20:45:00Z">
                          <w:r w:rsidRPr="00F57EE7">
                            <w:rPr>
                              <w:b/>
                            </w:rPr>
                            <w:t>:</w:t>
                          </w:r>
                        </w:ins>
                        <w:ins w:id="235" w:author="Microsoft Office User" w:date="2018-03-24T20:49:00Z">
                          <w:r w:rsidR="00A17FD6">
                            <w:t xml:space="preserve"> </w:t>
                          </w:r>
                          <w:r w:rsidR="00413741">
                            <w:t xml:space="preserve">Insulin clearance (A), plasma insulin concentrations (B), area under the glucose </w:t>
                          </w:r>
                        </w:ins>
                        <w:ins w:id="236" w:author="Microsoft Office User" w:date="2018-03-24T20:54:00Z">
                          <w:r w:rsidR="00413741">
                            <w:t>curve (C), hepatic glucose production (D) and glucose turnover (E) for l</w:t>
                          </w:r>
                        </w:ins>
                        <w:ins w:id="237" w:author="Microsoft Office User" w:date="2018-03-24T20:49:00Z">
                          <w:r w:rsidR="00A17FD6">
                            <w:t xml:space="preserve">ean mice during </w:t>
                          </w:r>
                        </w:ins>
                        <w:ins w:id="238" w:author="Microsoft Office User" w:date="2018-03-24T20:55:00Z">
                          <w:r w:rsidR="00413741">
                            <w:t xml:space="preserve">at basal and during </w:t>
                          </w:r>
                        </w:ins>
                        <w:proofErr w:type="spellStart"/>
                        <w:ins w:id="239" w:author="Microsoft Office User" w:date="2018-03-24T20:49:00Z">
                          <w:r w:rsidR="00A17FD6">
                            <w:t>euglycemic</w:t>
                          </w:r>
                          <w:proofErr w:type="spellEnd"/>
                          <w:r w:rsidR="00A17FD6">
                            <w:t xml:space="preserve"> clamp following 3 weeks of dexamethasone (n=</w:t>
                          </w:r>
                          <w:r w:rsidR="00413741">
                            <w:t>10</w:t>
                          </w:r>
                          <w:r w:rsidR="00A17FD6">
                            <w:t>) or vehicle (n=</w:t>
                          </w:r>
                          <w:r w:rsidR="00413741">
                            <w:t>13</w:t>
                          </w:r>
                          <w:r w:rsidR="00A17FD6">
                            <w:t xml:space="preserve">) treatment. For clamp experiments, insulin was infused at 4 </w:t>
                          </w:r>
                          <w:proofErr w:type="spellStart"/>
                          <w:r w:rsidR="00A17FD6">
                            <w:t>mU</w:t>
                          </w:r>
                          <w:proofErr w:type="spellEnd"/>
                          <w:r w:rsidR="00A17FD6">
                            <w:t>/kg/</w:t>
                          </w:r>
                          <w:r w:rsidR="00A17FD6" w:rsidRPr="00F57EE7">
                            <w:rPr>
                              <w:highlight w:val="yellow"/>
                            </w:rPr>
                            <w:t>min following a prime continuous infusion of 40mU/kg bolus</w:t>
                          </w:r>
                          <w:r w:rsidR="00A17FD6">
                            <w:t>. All mice were fasted for 5-6 hours prior to experiments.</w:t>
                          </w:r>
                        </w:ins>
                      </w:p>
                    </w:txbxContent>
                  </v:textbox>
                  <w10:wrap type="square"/>
                </v:shape>
              </w:pict>
            </mc:Fallback>
          </mc:AlternateContent>
        </w:r>
      </w:ins>
      <w:r>
        <w:rPr>
          <w:rFonts w:ascii="Arial" w:eastAsia="Times New Roman" w:hAnsi="Arial" w:cs="Arial"/>
          <w:color w:val="FF0000"/>
          <w:sz w:val="19"/>
          <w:szCs w:val="19"/>
          <w:shd w:val="clear" w:color="auto" w:fill="FFFFFF"/>
        </w:rPr>
        <w:t>them in the manuscript, but fo</w:t>
      </w:r>
      <w:r w:rsidR="00DE4DFD">
        <w:rPr>
          <w:rFonts w:ascii="Arial" w:eastAsia="Times New Roman" w:hAnsi="Arial" w:cs="Arial"/>
          <w:color w:val="FF0000"/>
          <w:sz w:val="19"/>
          <w:szCs w:val="19"/>
          <w:shd w:val="clear" w:color="auto" w:fill="FFFFFF"/>
        </w:rPr>
        <w:t>r</w:t>
      </w:r>
      <w:r>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5A242A6A" w14:textId="77777777" w:rsidR="003629DC" w:rsidRDefault="003629DC">
      <w:pPr>
        <w:rPr>
          <w:ins w:id="240" w:author="Dave Bridges" w:date="2018-03-24T13:58:00Z"/>
        </w:rPr>
      </w:pPr>
    </w:p>
    <w:p w14:paraId="3C4CBACE" w14:textId="77777777" w:rsidR="00D0769A" w:rsidRDefault="00D0769A" w:rsidP="0015217E">
      <w:pPr>
        <w:widowControl w:val="0"/>
        <w:autoSpaceDE w:val="0"/>
        <w:autoSpaceDN w:val="0"/>
        <w:adjustRightInd w:val="0"/>
        <w:ind w:left="640" w:hanging="640"/>
        <w:rPr>
          <w:ins w:id="241" w:author="Microsoft Office User" w:date="2018-03-25T15:09:00Z"/>
          <w:rFonts w:ascii="Arial" w:eastAsia="Times New Roman" w:hAnsi="Arial" w:cs="Arial"/>
          <w:color w:val="FF0000"/>
          <w:sz w:val="19"/>
          <w:szCs w:val="19"/>
          <w:shd w:val="clear" w:color="auto" w:fill="FFFFFF"/>
        </w:rPr>
      </w:pPr>
    </w:p>
    <w:p w14:paraId="66A746C7" w14:textId="77777777" w:rsidR="00D0769A" w:rsidRDefault="00D0769A" w:rsidP="0015217E">
      <w:pPr>
        <w:widowControl w:val="0"/>
        <w:autoSpaceDE w:val="0"/>
        <w:autoSpaceDN w:val="0"/>
        <w:adjustRightInd w:val="0"/>
        <w:ind w:left="640" w:hanging="640"/>
        <w:rPr>
          <w:ins w:id="242" w:author="Microsoft Office User" w:date="2018-03-25T15:09:00Z"/>
          <w:rFonts w:ascii="Arial" w:eastAsia="Times New Roman" w:hAnsi="Arial" w:cs="Arial"/>
          <w:color w:val="FF0000"/>
          <w:sz w:val="19"/>
          <w:szCs w:val="19"/>
          <w:shd w:val="clear" w:color="auto" w:fill="FFFFFF"/>
        </w:rPr>
      </w:pPr>
    </w:p>
    <w:p w14:paraId="3A53273F" w14:textId="77777777" w:rsidR="00D0769A" w:rsidRDefault="00D0769A" w:rsidP="0015217E">
      <w:pPr>
        <w:widowControl w:val="0"/>
        <w:autoSpaceDE w:val="0"/>
        <w:autoSpaceDN w:val="0"/>
        <w:adjustRightInd w:val="0"/>
        <w:ind w:left="640" w:hanging="640"/>
        <w:rPr>
          <w:ins w:id="243" w:author="Microsoft Office User" w:date="2018-03-25T15:09:00Z"/>
          <w:rFonts w:ascii="Arial" w:eastAsia="Times New Roman" w:hAnsi="Arial" w:cs="Arial"/>
          <w:color w:val="FF0000"/>
          <w:sz w:val="19"/>
          <w:szCs w:val="19"/>
          <w:shd w:val="clear" w:color="auto" w:fill="FFFFFF"/>
        </w:rPr>
      </w:pPr>
    </w:p>
    <w:p w14:paraId="23156565" w14:textId="3AE38C08" w:rsidR="00D0769A" w:rsidRPr="00D0769A" w:rsidRDefault="00D0769A" w:rsidP="0015217E">
      <w:pPr>
        <w:widowControl w:val="0"/>
        <w:autoSpaceDE w:val="0"/>
        <w:autoSpaceDN w:val="0"/>
        <w:adjustRightInd w:val="0"/>
        <w:ind w:left="640" w:hanging="640"/>
        <w:rPr>
          <w:ins w:id="244" w:author="Microsoft Office User" w:date="2018-03-25T15:09:00Z"/>
          <w:rFonts w:ascii="Arial" w:eastAsia="Times New Roman" w:hAnsi="Arial" w:cs="Arial"/>
          <w:b/>
          <w:color w:val="FF0000"/>
          <w:sz w:val="19"/>
          <w:szCs w:val="19"/>
          <w:shd w:val="clear" w:color="auto" w:fill="FFFFFF"/>
        </w:rPr>
      </w:pPr>
      <w:ins w:id="245" w:author="Microsoft Office User" w:date="2018-03-25T15:09:00Z">
        <w:r w:rsidRPr="00D0769A">
          <w:rPr>
            <w:rFonts w:ascii="Arial" w:eastAsia="Times New Roman" w:hAnsi="Arial" w:cs="Arial"/>
            <w:b/>
            <w:color w:val="FF0000"/>
            <w:sz w:val="19"/>
            <w:szCs w:val="19"/>
            <w:shd w:val="clear" w:color="auto" w:fill="FFFFFF"/>
          </w:rPr>
          <w:t>References</w:t>
        </w:r>
      </w:ins>
    </w:p>
    <w:p w14:paraId="272AC02E" w14:textId="2A8DD505" w:rsidR="007F626B" w:rsidRPr="007F626B" w:rsidRDefault="003629DC" w:rsidP="007F626B">
      <w:pPr>
        <w:widowControl w:val="0"/>
        <w:autoSpaceDE w:val="0"/>
        <w:autoSpaceDN w:val="0"/>
        <w:adjustRightInd w:val="0"/>
        <w:ind w:left="640" w:hanging="640"/>
        <w:rPr>
          <w:rFonts w:ascii="Arial" w:eastAsia="Times New Roman" w:hAnsi="Arial" w:cs="Arial"/>
          <w:noProof/>
          <w:sz w:val="20"/>
        </w:rPr>
      </w:pPr>
      <w:ins w:id="246" w:author="Dave Bridges" w:date="2018-03-24T13:58:00Z">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ins>
      <w:r w:rsidR="007F626B" w:rsidRPr="007F626B">
        <w:rPr>
          <w:rFonts w:ascii="Arial" w:eastAsia="Times New Roman" w:hAnsi="Arial" w:cs="Arial"/>
          <w:noProof/>
          <w:sz w:val="20"/>
        </w:rPr>
        <w:t xml:space="preserve">1. </w:t>
      </w:r>
      <w:r w:rsidR="007F626B" w:rsidRPr="007F626B">
        <w:rPr>
          <w:rFonts w:ascii="Arial" w:eastAsia="Times New Roman" w:hAnsi="Arial" w:cs="Arial"/>
          <w:noProof/>
          <w:sz w:val="20"/>
        </w:rPr>
        <w:tab/>
      </w:r>
      <w:r w:rsidR="007F626B" w:rsidRPr="007F626B">
        <w:rPr>
          <w:rFonts w:ascii="Arial" w:eastAsia="Times New Roman" w:hAnsi="Arial" w:cs="Arial"/>
          <w:b/>
          <w:bCs/>
          <w:noProof/>
          <w:sz w:val="20"/>
        </w:rPr>
        <w:t>Lee SM, Bressler R.</w:t>
      </w:r>
      <w:r w:rsidR="007F626B" w:rsidRPr="007F626B">
        <w:rPr>
          <w:rFonts w:ascii="Arial" w:eastAsia="Times New Roman" w:hAnsi="Arial" w:cs="Arial"/>
          <w:noProof/>
          <w:sz w:val="20"/>
        </w:rPr>
        <w:t xml:space="preserve"> Prevention of diabetic nephropathy by diet control in the db/db mouse. </w:t>
      </w:r>
      <w:r w:rsidR="007F626B" w:rsidRPr="007F626B">
        <w:rPr>
          <w:rFonts w:ascii="Arial" w:eastAsia="Times New Roman" w:hAnsi="Arial" w:cs="Arial"/>
          <w:i/>
          <w:iCs/>
          <w:noProof/>
          <w:sz w:val="20"/>
        </w:rPr>
        <w:t>Diabetes</w:t>
      </w:r>
      <w:r w:rsidR="007F626B" w:rsidRPr="007F626B">
        <w:rPr>
          <w:rFonts w:ascii="Arial" w:eastAsia="Times New Roman" w:hAnsi="Arial" w:cs="Arial"/>
          <w:noProof/>
          <w:sz w:val="20"/>
        </w:rPr>
        <w:t xml:space="preserve"> 1981;30(2):106–111.</w:t>
      </w:r>
    </w:p>
    <w:p w14:paraId="2E1B7F3A"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2. </w:t>
      </w:r>
      <w:r w:rsidRPr="007F626B">
        <w:rPr>
          <w:rFonts w:ascii="Arial" w:eastAsia="Times New Roman" w:hAnsi="Arial" w:cs="Arial"/>
          <w:noProof/>
          <w:sz w:val="20"/>
        </w:rPr>
        <w:tab/>
      </w:r>
      <w:r w:rsidRPr="007F626B">
        <w:rPr>
          <w:rFonts w:ascii="Arial" w:eastAsia="Times New Roman" w:hAnsi="Arial" w:cs="Arial"/>
          <w:b/>
          <w:bCs/>
          <w:noProof/>
          <w:sz w:val="20"/>
        </w:rPr>
        <w:t>Tyrrell JB, Findling JW, Aron DC, Fitzgerald PA, Forsham PH.</w:t>
      </w:r>
      <w:r w:rsidRPr="007F626B">
        <w:rPr>
          <w:rFonts w:ascii="Arial" w:eastAsia="Times New Roman" w:hAnsi="Arial" w:cs="Arial"/>
          <w:noProof/>
          <w:sz w:val="20"/>
        </w:rPr>
        <w:t xml:space="preserve"> An overnight high-dose dexamethasone suppression test for rapid differential diagnosis of Cushing’s syndrome. </w:t>
      </w:r>
      <w:r w:rsidRPr="007F626B">
        <w:rPr>
          <w:rFonts w:ascii="Arial" w:eastAsia="Times New Roman" w:hAnsi="Arial" w:cs="Arial"/>
          <w:i/>
          <w:iCs/>
          <w:noProof/>
          <w:sz w:val="20"/>
        </w:rPr>
        <w:t>Ann.Intern.Med.</w:t>
      </w:r>
      <w:r w:rsidRPr="007F626B">
        <w:rPr>
          <w:rFonts w:ascii="Arial" w:eastAsia="Times New Roman" w:hAnsi="Arial" w:cs="Arial"/>
          <w:noProof/>
          <w:sz w:val="20"/>
        </w:rPr>
        <w:t xml:space="preserve"> 1986;104:180–186.</w:t>
      </w:r>
    </w:p>
    <w:p w14:paraId="6FEC97BA"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3. </w:t>
      </w:r>
      <w:r w:rsidRPr="007F626B">
        <w:rPr>
          <w:rFonts w:ascii="Arial" w:eastAsia="Times New Roman" w:hAnsi="Arial" w:cs="Arial"/>
          <w:noProof/>
          <w:sz w:val="20"/>
        </w:rPr>
        <w:tab/>
      </w:r>
      <w:r w:rsidRPr="007F626B">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7F626B">
        <w:rPr>
          <w:rFonts w:ascii="Arial" w:eastAsia="Times New Roman" w:hAnsi="Arial" w:cs="Arial"/>
          <w:noProof/>
          <w:sz w:val="20"/>
        </w:rPr>
        <w:t xml:space="preserve"> Mifepristone, a Glucocorticoid Receptor Antagonist, Produces Clinical and Metabolic Benefits in Patients with Cushing’s Syndrome. </w:t>
      </w:r>
      <w:r w:rsidRPr="007F626B">
        <w:rPr>
          <w:rFonts w:ascii="Arial" w:eastAsia="Times New Roman" w:hAnsi="Arial" w:cs="Arial"/>
          <w:i/>
          <w:iCs/>
          <w:noProof/>
          <w:sz w:val="20"/>
        </w:rPr>
        <w:t>J. Clin. Endocrinol. Metab.</w:t>
      </w:r>
      <w:r w:rsidRPr="007F626B">
        <w:rPr>
          <w:rFonts w:ascii="Arial" w:eastAsia="Times New Roman" w:hAnsi="Arial" w:cs="Arial"/>
          <w:noProof/>
          <w:sz w:val="20"/>
        </w:rPr>
        <w:t xml:space="preserve"> 2012;97(6):2039–2049.</w:t>
      </w:r>
    </w:p>
    <w:p w14:paraId="6285BB98"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lastRenderedPageBreak/>
        <w:t xml:space="preserve">4. </w:t>
      </w:r>
      <w:r w:rsidRPr="007F626B">
        <w:rPr>
          <w:rFonts w:ascii="Arial" w:eastAsia="Times New Roman" w:hAnsi="Arial" w:cs="Arial"/>
          <w:noProof/>
          <w:sz w:val="20"/>
        </w:rPr>
        <w:tab/>
      </w:r>
      <w:r w:rsidRPr="007F626B">
        <w:rPr>
          <w:rFonts w:ascii="Arial" w:eastAsia="Times New Roman" w:hAnsi="Arial" w:cs="Arial"/>
          <w:b/>
          <w:bCs/>
          <w:noProof/>
          <w:sz w:val="20"/>
        </w:rPr>
        <w:t>Martin NM, Dhillo WS, Banerjee A, Abdulali A, Jayasena CN, Donaldson M, Todd JF, Meeran K.</w:t>
      </w:r>
      <w:r w:rsidRPr="007F626B">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7F626B">
        <w:rPr>
          <w:rFonts w:ascii="Arial" w:eastAsia="Times New Roman" w:hAnsi="Arial" w:cs="Arial"/>
          <w:i/>
          <w:iCs/>
          <w:noProof/>
          <w:sz w:val="20"/>
        </w:rPr>
        <w:t>J. Clin. Endocrinol. Metab.</w:t>
      </w:r>
      <w:r w:rsidRPr="007F626B">
        <w:rPr>
          <w:rFonts w:ascii="Arial" w:eastAsia="Times New Roman" w:hAnsi="Arial" w:cs="Arial"/>
          <w:noProof/>
          <w:sz w:val="20"/>
        </w:rPr>
        <w:t xml:space="preserve"> 2006;91(7):2582–2586.</w:t>
      </w:r>
    </w:p>
    <w:p w14:paraId="3F7AAE54"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5. </w:t>
      </w:r>
      <w:r w:rsidRPr="007F626B">
        <w:rPr>
          <w:rFonts w:ascii="Arial" w:eastAsia="Times New Roman" w:hAnsi="Arial" w:cs="Arial"/>
          <w:noProof/>
          <w:sz w:val="20"/>
        </w:rPr>
        <w:tab/>
      </w:r>
      <w:r w:rsidRPr="007F626B">
        <w:rPr>
          <w:rFonts w:ascii="Arial" w:eastAsia="Times New Roman" w:hAnsi="Arial" w:cs="Arial"/>
          <w:b/>
          <w:bCs/>
          <w:noProof/>
          <w:sz w:val="20"/>
        </w:rPr>
        <w:t>Papanicolaou DA, Yanovski JA, Cutler GB, Chrousos GP, Nieman LK.</w:t>
      </w:r>
      <w:r w:rsidRPr="007F626B">
        <w:rPr>
          <w:rFonts w:ascii="Arial" w:eastAsia="Times New Roman" w:hAnsi="Arial" w:cs="Arial"/>
          <w:noProof/>
          <w:sz w:val="20"/>
        </w:rPr>
        <w:t xml:space="preserve"> Distinguishes Cushing ’ s Syndrome from Pseudo-Cushing. </w:t>
      </w:r>
      <w:r w:rsidRPr="007F626B">
        <w:rPr>
          <w:rFonts w:ascii="Arial" w:eastAsia="Times New Roman" w:hAnsi="Arial" w:cs="Arial"/>
          <w:i/>
          <w:iCs/>
          <w:noProof/>
          <w:sz w:val="20"/>
        </w:rPr>
        <w:t>Endocrinol. Metab.</w:t>
      </w:r>
      <w:r w:rsidRPr="007F626B">
        <w:rPr>
          <w:rFonts w:ascii="Arial" w:eastAsia="Times New Roman" w:hAnsi="Arial" w:cs="Arial"/>
          <w:noProof/>
          <w:sz w:val="20"/>
        </w:rPr>
        <w:t xml:space="preserve"> 2009;83(4):1163–1167.</w:t>
      </w:r>
    </w:p>
    <w:p w14:paraId="607EACDF"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6. </w:t>
      </w:r>
      <w:r w:rsidRPr="007F626B">
        <w:rPr>
          <w:rFonts w:ascii="Arial" w:eastAsia="Times New Roman" w:hAnsi="Arial" w:cs="Arial"/>
          <w:noProof/>
          <w:sz w:val="20"/>
        </w:rPr>
        <w:tab/>
      </w:r>
      <w:r w:rsidRPr="007F626B">
        <w:rPr>
          <w:rFonts w:ascii="Arial" w:eastAsia="Times New Roman" w:hAnsi="Arial" w:cs="Arial"/>
          <w:b/>
          <w:bCs/>
          <w:noProof/>
          <w:sz w:val="20"/>
        </w:rPr>
        <w:t>Gaidhu MP, Anthony NM, Patel P, Hawke TJ, Ceddia RB.</w:t>
      </w:r>
      <w:r w:rsidRPr="007F626B">
        <w:rPr>
          <w:rFonts w:ascii="Arial" w:eastAsia="Times New Roman" w:hAnsi="Arial" w:cs="Arial"/>
          <w:noProof/>
          <w:sz w:val="20"/>
        </w:rPr>
        <w:t xml:space="preserve"> Dysregulation of lipolysis and lipid metabolism in visceral and subcutaneous adipocytes by high-fat diet: role of ATGL, HSL, and AMPK. </w:t>
      </w:r>
      <w:r w:rsidRPr="007F626B">
        <w:rPr>
          <w:rFonts w:ascii="Arial" w:eastAsia="Times New Roman" w:hAnsi="Arial" w:cs="Arial"/>
          <w:i/>
          <w:iCs/>
          <w:noProof/>
          <w:sz w:val="20"/>
        </w:rPr>
        <w:t>Am. J. Physiol. - Cell Physiol.</w:t>
      </w:r>
      <w:r w:rsidRPr="007F626B">
        <w:rPr>
          <w:rFonts w:ascii="Arial" w:eastAsia="Times New Roman" w:hAnsi="Arial" w:cs="Arial"/>
          <w:noProof/>
          <w:sz w:val="20"/>
        </w:rPr>
        <w:t xml:space="preserve"> 2010;298(4):C961–C971.</w:t>
      </w:r>
    </w:p>
    <w:p w14:paraId="76BAD77A" w14:textId="77777777" w:rsidR="007F626B" w:rsidRPr="007F626B" w:rsidRDefault="007F626B" w:rsidP="007F626B">
      <w:pPr>
        <w:widowControl w:val="0"/>
        <w:autoSpaceDE w:val="0"/>
        <w:autoSpaceDN w:val="0"/>
        <w:adjustRightInd w:val="0"/>
        <w:ind w:left="640" w:hanging="640"/>
        <w:rPr>
          <w:rFonts w:ascii="Arial" w:eastAsia="Times New Roman" w:hAnsi="Arial" w:cs="Arial"/>
          <w:noProof/>
          <w:sz w:val="20"/>
        </w:rPr>
      </w:pPr>
      <w:r w:rsidRPr="007F626B">
        <w:rPr>
          <w:rFonts w:ascii="Arial" w:eastAsia="Times New Roman" w:hAnsi="Arial" w:cs="Arial"/>
          <w:noProof/>
          <w:sz w:val="20"/>
        </w:rPr>
        <w:t xml:space="preserve">7. </w:t>
      </w:r>
      <w:r w:rsidRPr="007F626B">
        <w:rPr>
          <w:rFonts w:ascii="Arial" w:eastAsia="Times New Roman" w:hAnsi="Arial" w:cs="Arial"/>
          <w:noProof/>
          <w:sz w:val="20"/>
        </w:rPr>
        <w:tab/>
      </w:r>
      <w:r w:rsidRPr="007F626B">
        <w:rPr>
          <w:rFonts w:ascii="Arial" w:eastAsia="Times New Roman" w:hAnsi="Arial" w:cs="Arial"/>
          <w:b/>
          <w:bCs/>
          <w:noProof/>
          <w:sz w:val="20"/>
        </w:rPr>
        <w:t>Protzek AOP, Rezende LF, Costa-Júnior JM, Ferreira SM, Cappelli APG, Paula FMM De, Souza JC De, Kurauti MA, Carneiro EM, Rafacho A, Boschero AC.</w:t>
      </w:r>
      <w:r w:rsidRPr="007F626B">
        <w:rPr>
          <w:rFonts w:ascii="Arial" w:eastAsia="Times New Roman" w:hAnsi="Arial" w:cs="Arial"/>
          <w:noProof/>
          <w:sz w:val="20"/>
        </w:rPr>
        <w:t xml:space="preserve"> Hyperinsulinemia caused by dexamethasone treatment is associated with reduced insulin clearance and lower hepatic activity of insulin-degrading enzyme. </w:t>
      </w:r>
      <w:r w:rsidRPr="007F626B">
        <w:rPr>
          <w:rFonts w:ascii="Arial" w:eastAsia="Times New Roman" w:hAnsi="Arial" w:cs="Arial"/>
          <w:i/>
          <w:iCs/>
          <w:noProof/>
          <w:sz w:val="20"/>
        </w:rPr>
        <w:t>J. Steroid Biochem. Mol. Biol.</w:t>
      </w:r>
      <w:r w:rsidRPr="007F626B">
        <w:rPr>
          <w:rFonts w:ascii="Arial" w:eastAsia="Times New Roman" w:hAnsi="Arial" w:cs="Arial"/>
          <w:noProof/>
          <w:sz w:val="20"/>
        </w:rPr>
        <w:t xml:space="preserve"> 2016;155:1–8.</w:t>
      </w:r>
    </w:p>
    <w:p w14:paraId="78E955CF" w14:textId="77777777" w:rsidR="007F626B" w:rsidRPr="007F626B" w:rsidRDefault="007F626B" w:rsidP="007F626B">
      <w:pPr>
        <w:widowControl w:val="0"/>
        <w:autoSpaceDE w:val="0"/>
        <w:autoSpaceDN w:val="0"/>
        <w:adjustRightInd w:val="0"/>
        <w:ind w:left="640" w:hanging="640"/>
        <w:rPr>
          <w:rFonts w:ascii="Arial" w:hAnsi="Arial" w:cs="Arial"/>
          <w:noProof/>
          <w:sz w:val="20"/>
        </w:rPr>
      </w:pPr>
      <w:r w:rsidRPr="007F626B">
        <w:rPr>
          <w:rFonts w:ascii="Arial" w:eastAsia="Times New Roman" w:hAnsi="Arial" w:cs="Arial"/>
          <w:noProof/>
          <w:sz w:val="20"/>
        </w:rPr>
        <w:t xml:space="preserve">8. </w:t>
      </w:r>
      <w:r w:rsidRPr="007F626B">
        <w:rPr>
          <w:rFonts w:ascii="Arial" w:eastAsia="Times New Roman" w:hAnsi="Arial" w:cs="Arial"/>
          <w:noProof/>
          <w:sz w:val="20"/>
        </w:rPr>
        <w:tab/>
      </w:r>
      <w:r w:rsidRPr="007F626B">
        <w:rPr>
          <w:rFonts w:ascii="Arial" w:eastAsia="Times New Roman" w:hAnsi="Arial" w:cs="Arial"/>
          <w:b/>
          <w:bCs/>
          <w:noProof/>
          <w:sz w:val="20"/>
        </w:rPr>
        <w:t>Ali M, Plas C.</w:t>
      </w:r>
      <w:r w:rsidRPr="007F626B">
        <w:rPr>
          <w:rFonts w:ascii="Arial" w:eastAsia="Times New Roman" w:hAnsi="Arial" w:cs="Arial"/>
          <w:noProof/>
          <w:sz w:val="20"/>
        </w:rPr>
        <w:t xml:space="preserve"> Glucocorticoid regulation of chloroquine nonsensitive insulin degradation in cultured fetal rat hypatocytes. </w:t>
      </w:r>
      <w:r w:rsidRPr="007F626B">
        <w:rPr>
          <w:rFonts w:ascii="Arial" w:eastAsia="Times New Roman" w:hAnsi="Arial" w:cs="Arial"/>
          <w:i/>
          <w:iCs/>
          <w:noProof/>
          <w:sz w:val="20"/>
        </w:rPr>
        <w:t>J. Biol. Chem.</w:t>
      </w:r>
      <w:r w:rsidRPr="007F626B">
        <w:rPr>
          <w:rFonts w:ascii="Arial" w:eastAsia="Times New Roman" w:hAnsi="Arial" w:cs="Arial"/>
          <w:noProof/>
          <w:sz w:val="20"/>
        </w:rPr>
        <w:t xml:space="preserve"> 1989;264(35):20992–20997.</w:t>
      </w:r>
    </w:p>
    <w:p w14:paraId="2E8E0F0B" w14:textId="4AEC1B79" w:rsidR="003629DC" w:rsidRDefault="003629DC" w:rsidP="007F626B">
      <w:pPr>
        <w:widowControl w:val="0"/>
        <w:autoSpaceDE w:val="0"/>
        <w:autoSpaceDN w:val="0"/>
        <w:adjustRightInd w:val="0"/>
        <w:ind w:left="640" w:hanging="640"/>
        <w:rPr>
          <w:ins w:id="247" w:author="Dave Bridges" w:date="2018-03-24T13:58:00Z"/>
          <w:rFonts w:ascii="Arial" w:eastAsia="Times New Roman" w:hAnsi="Arial" w:cs="Arial"/>
          <w:color w:val="FF0000"/>
          <w:sz w:val="19"/>
          <w:szCs w:val="19"/>
          <w:shd w:val="clear" w:color="auto" w:fill="FFFFFF"/>
        </w:rPr>
      </w:pPr>
      <w:ins w:id="248" w:author="Dave Bridges" w:date="2018-03-24T13:58:00Z">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ins>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Microsoft Office User" w:date="2018-03-24T15:45:00Z" w:initials="Office">
    <w:p w14:paraId="7F0EC91A" w14:textId="7545E7A6" w:rsidR="00C33279" w:rsidRDefault="00C33279">
      <w:pPr>
        <w:pStyle w:val="CommentText"/>
      </w:pPr>
      <w:r>
        <w:rPr>
          <w:rStyle w:val="CommentReference"/>
        </w:rPr>
        <w:annotationRef/>
      </w:r>
      <w:r>
        <w:t>Do I need to insert the methods they sent with the analysis or ask them for some for publication purposes---or just leave as is?</w:t>
      </w:r>
    </w:p>
  </w:comment>
  <w:comment w:id="37" w:author="Microsoft Office User" w:date="2018-03-24T16:19:00Z" w:initials="Office">
    <w:p w14:paraId="01705381" w14:textId="645BB4AD" w:rsidR="00435C2D" w:rsidRDefault="00435C2D">
      <w:pPr>
        <w:pStyle w:val="CommentText"/>
      </w:pPr>
      <w:r>
        <w:rPr>
          <w:rStyle w:val="CommentReference"/>
        </w:rPr>
        <w:annotationRef/>
      </w:r>
      <w:r>
        <w:t>This is the p-</w:t>
      </w:r>
      <w:proofErr w:type="spellStart"/>
      <w:r>
        <w:t>val</w:t>
      </w:r>
      <w:proofErr w:type="spellEnd"/>
      <w:r>
        <w:t xml:space="preserve"> we may not be able to asses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0EC91A" w15:done="0"/>
  <w15:commentEx w15:paraId="017053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8666DA" w16cid:durableId="1E60D23D"/>
  <w16cid:commentId w16cid:paraId="03049710" w16cid:durableId="1E60D750"/>
  <w16cid:commentId w16cid:paraId="4DDCFD37" w16cid:durableId="1E60D23E"/>
  <w16cid:commentId w16cid:paraId="54B4864F" w16cid:durableId="1E60D34F"/>
  <w16cid:commentId w16cid:paraId="181987DC" w16cid:durableId="1E60DA23"/>
  <w16cid:commentId w16cid:paraId="18DA4DD5" w16cid:durableId="1E60DC68"/>
  <w16cid:commentId w16cid:paraId="1AE3E9FF" w16cid:durableId="1E60D8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4806"/>
    <w:rsid w:val="00056B8B"/>
    <w:rsid w:val="000641F6"/>
    <w:rsid w:val="000649C6"/>
    <w:rsid w:val="00067223"/>
    <w:rsid w:val="00090431"/>
    <w:rsid w:val="000A7FCF"/>
    <w:rsid w:val="000C02F1"/>
    <w:rsid w:val="000F1EB6"/>
    <w:rsid w:val="001152F7"/>
    <w:rsid w:val="00120D8D"/>
    <w:rsid w:val="00131ED6"/>
    <w:rsid w:val="00136BD4"/>
    <w:rsid w:val="0015217E"/>
    <w:rsid w:val="001529DB"/>
    <w:rsid w:val="00177218"/>
    <w:rsid w:val="001A5D8A"/>
    <w:rsid w:val="001A5EFC"/>
    <w:rsid w:val="001A75B0"/>
    <w:rsid w:val="001C5F02"/>
    <w:rsid w:val="001E44AD"/>
    <w:rsid w:val="001E64CD"/>
    <w:rsid w:val="00202340"/>
    <w:rsid w:val="00235908"/>
    <w:rsid w:val="00240721"/>
    <w:rsid w:val="00253A0E"/>
    <w:rsid w:val="00264818"/>
    <w:rsid w:val="00272449"/>
    <w:rsid w:val="00295BBA"/>
    <w:rsid w:val="002A441C"/>
    <w:rsid w:val="0030669B"/>
    <w:rsid w:val="00312E52"/>
    <w:rsid w:val="00314713"/>
    <w:rsid w:val="003153BA"/>
    <w:rsid w:val="00323FED"/>
    <w:rsid w:val="00326F6D"/>
    <w:rsid w:val="00341448"/>
    <w:rsid w:val="003629DC"/>
    <w:rsid w:val="00366C20"/>
    <w:rsid w:val="003728C0"/>
    <w:rsid w:val="00375C86"/>
    <w:rsid w:val="003869C7"/>
    <w:rsid w:val="003B6A09"/>
    <w:rsid w:val="003E25D1"/>
    <w:rsid w:val="003F6249"/>
    <w:rsid w:val="004019FB"/>
    <w:rsid w:val="00413741"/>
    <w:rsid w:val="00434BB4"/>
    <w:rsid w:val="00435C2D"/>
    <w:rsid w:val="00476DF6"/>
    <w:rsid w:val="004B618C"/>
    <w:rsid w:val="004E667A"/>
    <w:rsid w:val="00541737"/>
    <w:rsid w:val="005847DE"/>
    <w:rsid w:val="005946A3"/>
    <w:rsid w:val="005A68AD"/>
    <w:rsid w:val="005E3C9E"/>
    <w:rsid w:val="005F50BB"/>
    <w:rsid w:val="00603402"/>
    <w:rsid w:val="006110EE"/>
    <w:rsid w:val="00621647"/>
    <w:rsid w:val="00662C0D"/>
    <w:rsid w:val="0067000C"/>
    <w:rsid w:val="00670F1C"/>
    <w:rsid w:val="006A3059"/>
    <w:rsid w:val="006A4333"/>
    <w:rsid w:val="006C48D0"/>
    <w:rsid w:val="006D0542"/>
    <w:rsid w:val="006F572B"/>
    <w:rsid w:val="00731A3C"/>
    <w:rsid w:val="007325C6"/>
    <w:rsid w:val="007508B2"/>
    <w:rsid w:val="00750B5E"/>
    <w:rsid w:val="00787C40"/>
    <w:rsid w:val="00790FFF"/>
    <w:rsid w:val="00795976"/>
    <w:rsid w:val="007C44E2"/>
    <w:rsid w:val="007F5CC9"/>
    <w:rsid w:val="007F626B"/>
    <w:rsid w:val="007F6FA0"/>
    <w:rsid w:val="007F7915"/>
    <w:rsid w:val="00800F94"/>
    <w:rsid w:val="00806136"/>
    <w:rsid w:val="00810BB4"/>
    <w:rsid w:val="00826316"/>
    <w:rsid w:val="00832438"/>
    <w:rsid w:val="00843B64"/>
    <w:rsid w:val="00850B22"/>
    <w:rsid w:val="0088205D"/>
    <w:rsid w:val="00883C73"/>
    <w:rsid w:val="008A323C"/>
    <w:rsid w:val="008B31DB"/>
    <w:rsid w:val="008D3657"/>
    <w:rsid w:val="008E1744"/>
    <w:rsid w:val="008E1FB6"/>
    <w:rsid w:val="00902C59"/>
    <w:rsid w:val="009171E5"/>
    <w:rsid w:val="00917DC0"/>
    <w:rsid w:val="00925A7D"/>
    <w:rsid w:val="00961A9D"/>
    <w:rsid w:val="00964D88"/>
    <w:rsid w:val="009A335B"/>
    <w:rsid w:val="009D36FF"/>
    <w:rsid w:val="009F61D7"/>
    <w:rsid w:val="00A16083"/>
    <w:rsid w:val="00A17FD6"/>
    <w:rsid w:val="00A40AEF"/>
    <w:rsid w:val="00A42C28"/>
    <w:rsid w:val="00AC247E"/>
    <w:rsid w:val="00AD59AE"/>
    <w:rsid w:val="00B178E1"/>
    <w:rsid w:val="00B20EC3"/>
    <w:rsid w:val="00B37AB0"/>
    <w:rsid w:val="00B37BF1"/>
    <w:rsid w:val="00B546FE"/>
    <w:rsid w:val="00B734D0"/>
    <w:rsid w:val="00B93C8C"/>
    <w:rsid w:val="00BC3336"/>
    <w:rsid w:val="00BD03A5"/>
    <w:rsid w:val="00BD7DDD"/>
    <w:rsid w:val="00BF5714"/>
    <w:rsid w:val="00C023FC"/>
    <w:rsid w:val="00C17793"/>
    <w:rsid w:val="00C33279"/>
    <w:rsid w:val="00C3439A"/>
    <w:rsid w:val="00C66EAE"/>
    <w:rsid w:val="00C9202B"/>
    <w:rsid w:val="00C93F90"/>
    <w:rsid w:val="00CC3862"/>
    <w:rsid w:val="00CE11BE"/>
    <w:rsid w:val="00CE2437"/>
    <w:rsid w:val="00D0769A"/>
    <w:rsid w:val="00D10AB5"/>
    <w:rsid w:val="00D22789"/>
    <w:rsid w:val="00D52529"/>
    <w:rsid w:val="00D93F77"/>
    <w:rsid w:val="00DA1055"/>
    <w:rsid w:val="00DA3F41"/>
    <w:rsid w:val="00DD20C6"/>
    <w:rsid w:val="00DE3303"/>
    <w:rsid w:val="00DE4DFD"/>
    <w:rsid w:val="00DF16A0"/>
    <w:rsid w:val="00DF4595"/>
    <w:rsid w:val="00DF6D48"/>
    <w:rsid w:val="00DF79D8"/>
    <w:rsid w:val="00E146BE"/>
    <w:rsid w:val="00E67522"/>
    <w:rsid w:val="00E915FC"/>
    <w:rsid w:val="00E96EA3"/>
    <w:rsid w:val="00EE279C"/>
    <w:rsid w:val="00F03941"/>
    <w:rsid w:val="00F17DA5"/>
    <w:rsid w:val="00F50F5D"/>
    <w:rsid w:val="00F560B7"/>
    <w:rsid w:val="00F57EE7"/>
    <w:rsid w:val="00F8420F"/>
    <w:rsid w:val="00FC1E39"/>
    <w:rsid w:val="00FC5111"/>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
    <w:name w:val="Unresolved Mention"/>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3.emf"/><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10.emf"/><Relationship Id="rId10"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479D8C37-A8FD-4E4E-B93A-5F970A2F90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TotalTime>
  <Pages>6</Pages>
  <Words>8533</Words>
  <Characters>48642</Characters>
  <Application>Microsoft Macintosh Word</Application>
  <DocSecurity>0</DocSecurity>
  <Lines>405</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0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99</cp:revision>
  <dcterms:created xsi:type="dcterms:W3CDTF">2018-03-18T20:34:00Z</dcterms:created>
  <dcterms:modified xsi:type="dcterms:W3CDTF">2018-03-25T2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